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25005663" w14:textId="5B26559A" w:rsidR="00DF751A" w:rsidRDefault="007C6D6D" w:rsidP="004C22E7">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ins w:id="2" w:author="Barak Fishbain" w:date="2019-07-28T17:02:00Z">
        <w:r w:rsidR="008B33FB">
          <w:rPr>
            <w:rFonts w:cs="David"/>
            <w:sz w:val="48"/>
            <w:szCs w:val="48"/>
          </w:rPr>
          <w:t>, o</w:t>
        </w:r>
        <w:r w:rsidR="008B33FB" w:rsidRPr="000A4FE6">
          <w:rPr>
            <w:rFonts w:cs="David"/>
            <w:sz w:val="48"/>
            <w:szCs w:val="48"/>
          </w:rPr>
          <w:t>ptimal</w:t>
        </w:r>
      </w:ins>
      <w:r w:rsidR="00395474">
        <w:rPr>
          <w:rFonts w:cs="David"/>
          <w:sz w:val="48"/>
          <w:szCs w:val="48"/>
        </w:rPr>
        <w:t xml:space="preserve"> </w:t>
      </w:r>
      <w:r w:rsidR="00C31CBB" w:rsidRPr="00C31CBB">
        <w:rPr>
          <w:rFonts w:cs="David" w:hint="cs"/>
          <w:sz w:val="48"/>
          <w:szCs w:val="48"/>
        </w:rPr>
        <w:t>deployment</w:t>
      </w:r>
      <w:r w:rsidR="00395474">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p>
    <w:p w14:paraId="6A222F63" w14:textId="36559876" w:rsidR="004F072C" w:rsidRPr="00A10451" w:rsidRDefault="008B33FB" w:rsidP="004C22E7">
      <w:pPr>
        <w:ind w:right="-2"/>
        <w:jc w:val="center"/>
        <w:rPr>
          <w:rFonts w:cs="David"/>
          <w:sz w:val="48"/>
          <w:szCs w:val="48"/>
        </w:rPr>
      </w:pPr>
      <w:ins w:id="3" w:author="Barak Fishbain" w:date="2019-07-28T17:02:00Z">
        <w:r>
          <w:rPr>
            <w:rFonts w:cs="David"/>
            <w:sz w:val="48"/>
            <w:szCs w:val="48"/>
          </w:rPr>
          <w:t xml:space="preserve">for </w:t>
        </w:r>
        <w:r w:rsidR="00F873C6">
          <w:rPr>
            <w:rFonts w:cs="David"/>
            <w:sz w:val="48"/>
            <w:szCs w:val="48"/>
          </w:rPr>
          <w:t>accurate</w:t>
        </w:r>
      </w:ins>
      <w:del w:id="4" w:author="Barak Fishbain" w:date="2019-07-28T17:02:00Z">
        <w:r w:rsidR="00407F21" w:rsidDel="008B33FB">
          <w:rPr>
            <w:rFonts w:cs="David"/>
            <w:sz w:val="48"/>
            <w:szCs w:val="48"/>
          </w:rPr>
          <w:delText>that</w:delText>
        </w:r>
      </w:del>
      <w:r w:rsidR="00A22FA5" w:rsidRPr="00A10451">
        <w:rPr>
          <w:rFonts w:cs="David" w:hint="cs"/>
          <w:sz w:val="48"/>
          <w:szCs w:val="48"/>
        </w:rPr>
        <w:t xml:space="preserve"> </w:t>
      </w:r>
      <w:del w:id="5" w:author="Barak Fishbain" w:date="2019-07-28T17:02:00Z">
        <w:r w:rsidR="00407F21" w:rsidDel="008B33FB">
          <w:rPr>
            <w:rFonts w:cs="David"/>
            <w:sz w:val="48"/>
            <w:szCs w:val="48"/>
          </w:rPr>
          <w:delText>o</w:delText>
        </w:r>
        <w:r w:rsidR="00407F21" w:rsidRPr="000A4FE6" w:rsidDel="008B33FB">
          <w:rPr>
            <w:rFonts w:cs="David"/>
            <w:sz w:val="48"/>
            <w:szCs w:val="48"/>
          </w:rPr>
          <w:delText>ptimal</w:delText>
        </w:r>
        <w:r w:rsidR="00407F21" w:rsidDel="008B33FB">
          <w:rPr>
            <w:rFonts w:cs="David"/>
            <w:sz w:val="48"/>
            <w:szCs w:val="48"/>
          </w:rPr>
          <w:delText>ly</w:delText>
        </w:r>
        <w:r w:rsidR="000A4FE6" w:rsidRPr="000A4FE6" w:rsidDel="008B33FB">
          <w:rPr>
            <w:rFonts w:cs="David"/>
            <w:sz w:val="48"/>
            <w:szCs w:val="48"/>
          </w:rPr>
          <w:delText xml:space="preserve"> </w:delText>
        </w:r>
      </w:del>
      <w:r w:rsidR="00C93308">
        <w:rPr>
          <w:rFonts w:cs="David"/>
          <w:sz w:val="48"/>
          <w:szCs w:val="48"/>
        </w:rPr>
        <w:t>represent</w:t>
      </w:r>
      <w:ins w:id="6" w:author="Barak Fishbain" w:date="2019-07-28T17:02:00Z">
        <w:r w:rsidR="00F873C6">
          <w:rPr>
            <w:rFonts w:cs="David"/>
            <w:sz w:val="48"/>
            <w:szCs w:val="48"/>
          </w:rPr>
          <w:t xml:space="preserve">ation </w:t>
        </w:r>
      </w:ins>
      <w:ins w:id="7" w:author="Barak Fishbain" w:date="2019-07-28T17:03:00Z">
        <w:r w:rsidR="00F873C6">
          <w:rPr>
            <w:rFonts w:cs="David"/>
            <w:sz w:val="48"/>
            <w:szCs w:val="48"/>
          </w:rPr>
          <w:t>of</w:t>
        </w:r>
      </w:ins>
      <w:r w:rsidR="00C93308">
        <w:rPr>
          <w:rFonts w:cs="David"/>
          <w:sz w:val="48"/>
          <w:szCs w:val="48"/>
        </w:rPr>
        <w:t xml:space="preserve"> </w:t>
      </w:r>
      <w:r w:rsidR="00EA4E87">
        <w:rPr>
          <w:rFonts w:cs="David"/>
          <w:sz w:val="48"/>
          <w:szCs w:val="48"/>
        </w:rPr>
        <w:t>air pollution</w:t>
      </w:r>
      <w:r w:rsidR="00C93308">
        <w:rPr>
          <w:rFonts w:cs="David"/>
          <w:sz w:val="48"/>
          <w:szCs w:val="48"/>
        </w:rPr>
        <w:t xml:space="preserve"> </w:t>
      </w:r>
      <w:del w:id="8" w:author="Barak Fishbain" w:date="2019-07-28T17:03:00Z">
        <w:r w:rsidR="00C31CBB" w:rsidDel="00F873C6">
          <w:rPr>
            <w:rFonts w:cs="David"/>
            <w:sz w:val="48"/>
            <w:szCs w:val="48"/>
          </w:rPr>
          <w:delText>distribution</w:delText>
        </w:r>
        <w:r w:rsidR="00171C12" w:rsidDel="00F873C6">
          <w:rPr>
            <w:rFonts w:cs="David"/>
            <w:sz w:val="48"/>
            <w:szCs w:val="48"/>
          </w:rPr>
          <w:delText xml:space="preserve"> </w:delText>
        </w:r>
      </w:del>
      <w:r w:rsidR="00171C12">
        <w:rPr>
          <w:rFonts w:cs="David"/>
          <w:sz w:val="48"/>
          <w:szCs w:val="48"/>
        </w:rPr>
        <w:t>and its sources</w:t>
      </w:r>
    </w:p>
    <w:bookmarkEnd w:id="0"/>
    <w:bookmarkEnd w:id="1"/>
    <w:p w14:paraId="3E533FF5" w14:textId="6978BF9A" w:rsidR="00682A94" w:rsidRPr="00A10451" w:rsidRDefault="00682A94" w:rsidP="00E87BA7">
      <w:pPr>
        <w:ind w:right="-2"/>
        <w:jc w:val="center"/>
        <w:rPr>
          <w:rFonts w:cs="David"/>
        </w:rPr>
      </w:pPr>
    </w:p>
    <w:p w14:paraId="0810E7CF" w14:textId="5623D6C5"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85AC8">
        <w:rPr>
          <w:rFonts w:cs="David" w:hint="cs"/>
          <w:color w:val="000000" w:themeColor="text1"/>
          <w:sz w:val="28"/>
          <w:szCs w:val="28"/>
          <w:rtl/>
        </w:rPr>
        <w:t>אדפטיבית</w:t>
      </w:r>
      <w:ins w:id="9" w:author="Barak Fishbain" w:date="2019-07-28T17:03:00Z">
        <w:r w:rsidR="00F873C6">
          <w:rPr>
            <w:rFonts w:cs="David" w:hint="cs"/>
            <w:color w:val="000000" w:themeColor="text1"/>
            <w:sz w:val="28"/>
            <w:szCs w:val="28"/>
            <w:rtl/>
          </w:rPr>
          <w:t>, אופטימלית</w:t>
        </w:r>
      </w:ins>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ins w:id="10" w:author="Barak Fishbain" w:date="2019-07-28T17:03:00Z">
        <w:r w:rsidR="00F873C6">
          <w:rPr>
            <w:rFonts w:cs="David" w:hint="cs"/>
            <w:color w:val="000000" w:themeColor="text1"/>
            <w:sz w:val="28"/>
            <w:szCs w:val="28"/>
            <w:rtl/>
          </w:rPr>
          <w:t xml:space="preserve">מדויק </w:t>
        </w:r>
      </w:ins>
      <w:del w:id="11" w:author="Barak Fishbain" w:date="2019-07-28T17:03:00Z">
        <w:r w:rsidR="00BD4EBE" w:rsidDel="00F873C6">
          <w:rPr>
            <w:rFonts w:cs="David" w:hint="cs"/>
            <w:color w:val="000000" w:themeColor="text1"/>
            <w:sz w:val="28"/>
            <w:szCs w:val="28"/>
            <w:rtl/>
          </w:rPr>
          <w:delText>מיטבי</w:delText>
        </w:r>
        <w:r w:rsidR="00692804" w:rsidDel="00F873C6">
          <w:rPr>
            <w:rFonts w:cs="David" w:hint="cs"/>
            <w:color w:val="000000" w:themeColor="text1"/>
            <w:sz w:val="28"/>
            <w:szCs w:val="28"/>
            <w:rtl/>
          </w:rPr>
          <w:delText xml:space="preserve"> </w:delText>
        </w:r>
      </w:del>
      <w:r w:rsidR="00692804">
        <w:rPr>
          <w:rFonts w:cs="David" w:hint="cs"/>
          <w:color w:val="000000" w:themeColor="text1"/>
          <w:sz w:val="28"/>
          <w:szCs w:val="28"/>
          <w:rtl/>
        </w:rPr>
        <w:t xml:space="preserve">של </w:t>
      </w:r>
      <w:del w:id="12" w:author="Barak Fishbain" w:date="2019-07-28T17:03:00Z">
        <w:r w:rsidR="00785AC8" w:rsidDel="00F873C6">
          <w:rPr>
            <w:rFonts w:cs="David" w:hint="cs"/>
            <w:color w:val="000000" w:themeColor="text1"/>
            <w:sz w:val="28"/>
            <w:szCs w:val="28"/>
            <w:rtl/>
          </w:rPr>
          <w:delText>תפוצת</w:delText>
        </w:r>
        <w:r w:rsidR="00C31CBB" w:rsidDel="00F873C6">
          <w:rPr>
            <w:rFonts w:cs="David" w:hint="cs"/>
            <w:color w:val="000000" w:themeColor="text1"/>
            <w:sz w:val="28"/>
            <w:szCs w:val="28"/>
            <w:rtl/>
          </w:rPr>
          <w:delText xml:space="preserve"> </w:delText>
        </w:r>
      </w:del>
      <w:r w:rsidR="00692804">
        <w:rPr>
          <w:rFonts w:cs="David" w:hint="cs"/>
          <w:color w:val="000000" w:themeColor="text1"/>
          <w:sz w:val="28"/>
          <w:szCs w:val="28"/>
          <w:rtl/>
        </w:rPr>
        <w:t>זיהום ה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13" w:name="OLE_LINK1"/>
      <w:bookmarkStart w:id="14" w:name="OLE_LINK2"/>
      <w:r w:rsidR="00F0519B" w:rsidRPr="00A10451">
        <w:rPr>
          <w:rFonts w:cs="David" w:hint="cs"/>
        </w:rPr>
        <w:t xml:space="preserve"> </w:t>
      </w:r>
      <w:r w:rsidRPr="00A10451">
        <w:rPr>
          <w:rFonts w:cs="David" w:hint="cs"/>
        </w:rPr>
        <w:t xml:space="preserve">Associate Professor </w:t>
      </w:r>
      <w:bookmarkStart w:id="15" w:name="OLE_LINK186"/>
      <w:bookmarkStart w:id="16" w:name="OLE_LINK187"/>
      <w:bookmarkEnd w:id="13"/>
      <w:bookmarkEnd w:id="14"/>
      <w:r w:rsidRPr="00A10451">
        <w:rPr>
          <w:rFonts w:cs="David" w:hint="cs"/>
        </w:rPr>
        <w:t>Barak Fishbain</w:t>
      </w:r>
      <w:bookmarkEnd w:id="15"/>
      <w:bookmarkEnd w:id="16"/>
      <w:r w:rsidR="00902D52" w:rsidRPr="00A10451">
        <w:rPr>
          <w:rFonts w:cs="David" w:hint="cs"/>
        </w:rPr>
        <w:t xml:space="preserve">, </w:t>
      </w:r>
      <w:r w:rsidRPr="00A10451">
        <w:rPr>
          <w:rFonts w:cs="David" w:hint="cs"/>
        </w:rPr>
        <w:t xml:space="preserve">Associate Professor </w:t>
      </w:r>
      <w:bookmarkStart w:id="17" w:name="OLE_LINK188"/>
      <w:bookmarkStart w:id="18" w:name="OLE_LINK189"/>
      <w:r w:rsidRPr="00A10451">
        <w:rPr>
          <w:rFonts w:cs="David" w:hint="cs"/>
        </w:rPr>
        <w:t>Shai Kendler</w:t>
      </w:r>
      <w:bookmarkEnd w:id="17"/>
      <w:bookmarkEnd w:id="18"/>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0C4C4C8C" w:rsidR="00E34EA0" w:rsidRPr="00CD72F7" w:rsidRDefault="006C67B2" w:rsidP="00CD72F7">
      <w:pPr>
        <w:ind w:right="-2"/>
        <w:rPr>
          <w:rFonts w:cs="David"/>
          <w:color w:val="000000" w:themeColor="text1"/>
        </w:rPr>
      </w:pPr>
      <w:bookmarkStart w:id="19" w:name="OLE_LINK118"/>
      <w:bookmarkStart w:id="20" w:name="OLE_LINK119"/>
      <w:bookmarkStart w:id="21" w:name="OLE_LINK183"/>
      <w:bookmarkStart w:id="22" w:name="OLE_LINK182"/>
      <w:r w:rsidRPr="00C93CAE">
        <w:rPr>
          <w:rFonts w:cs="David"/>
          <w:color w:val="000000" w:themeColor="text1"/>
        </w:rPr>
        <w:t xml:space="preserve">Adequate monitoring of ambient air pollution is needed </w:t>
      </w:r>
      <w:ins w:id="23" w:author="Barak Fishbain" w:date="2019-07-28T17:04:00Z">
        <w:r w:rsidR="00295580">
          <w:rPr>
            <w:rFonts w:cs="David"/>
            <w:color w:val="000000" w:themeColor="text1"/>
          </w:rPr>
          <w:t xml:space="preserve">in order </w:t>
        </w:r>
      </w:ins>
      <w:r w:rsidRPr="00C93CAE">
        <w:rPr>
          <w:rFonts w:cs="David"/>
          <w:color w:val="000000" w:themeColor="text1"/>
        </w:rPr>
        <w:t>to prevent population exposure to hazardous concentrations</w:t>
      </w:r>
      <w:r>
        <w:rPr>
          <w:rFonts w:cs="David"/>
          <w:color w:val="000000" w:themeColor="text1"/>
        </w:rPr>
        <w:t xml:space="preserve"> of harmful materials</w:t>
      </w:r>
      <w:ins w:id="24" w:author="Barak Fishbain" w:date="2019-07-28T17:04:00Z">
        <w:r w:rsidR="00295580">
          <w:rPr>
            <w:rFonts w:cs="David"/>
            <w:color w:val="000000" w:themeColor="text1"/>
          </w:rPr>
          <w:t>;</w:t>
        </w:r>
      </w:ins>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y</w:t>
      </w:r>
      <w:ins w:id="25" w:author="Barak Fishbain" w:date="2019-07-28T17:04:00Z">
        <w:r w:rsidR="00295580">
          <w:rPr>
            <w:rFonts w:cs="David"/>
            <w:color w:val="000000" w:themeColor="text1"/>
          </w:rPr>
          <w:t>;</w:t>
        </w:r>
      </w:ins>
      <w:r w:rsidR="00DB6822">
        <w:rPr>
          <w:rFonts w:cs="David"/>
          <w:color w:val="000000" w:themeColor="text1"/>
        </w:rPr>
        <w:t xml:space="preserve">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w:t>
      </w:r>
      <w:ins w:id="26" w:author="Barak Fishbain" w:date="2019-07-28T17:05:00Z">
        <w:r w:rsidR="00295580">
          <w:rPr>
            <w:rFonts w:cs="David"/>
            <w:color w:val="000000" w:themeColor="text1"/>
          </w:rPr>
          <w:t>,</w:t>
        </w:r>
      </w:ins>
      <w:r w:rsidRPr="00C93CAE">
        <w:rPr>
          <w:rFonts w:cs="David"/>
          <w:color w:val="000000" w:themeColor="text1"/>
        </w:rPr>
        <w:t xml:space="preserve">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75FE1">
        <w:rPr>
          <w:rFonts w:cs="David"/>
          <w:color w:val="000000" w:themeColor="text1"/>
        </w:rPr>
        <w:t>.</w:t>
      </w:r>
      <w:bookmarkEnd w:id="19"/>
      <w:bookmarkEnd w:id="20"/>
      <w:r w:rsidR="00CD72F7">
        <w:rPr>
          <w:rFonts w:cs="David"/>
          <w:color w:val="000000" w:themeColor="text1"/>
        </w:rPr>
        <w:t xml:space="preserve"> </w:t>
      </w:r>
      <w:r w:rsidR="00E3616C" w:rsidRPr="00C61461">
        <w:rPr>
          <w:rFonts w:cs="David" w:hint="cs"/>
          <w:color w:val="000000" w:themeColor="text1"/>
        </w:rPr>
        <w:t xml:space="preserve">The following proposal </w:t>
      </w:r>
      <w:bookmarkStart w:id="27" w:name="OLE_LINK164"/>
      <w:bookmarkStart w:id="28" w:name="OLE_LINK165"/>
      <w:r w:rsidR="00582174">
        <w:rPr>
          <w:rFonts w:cs="David"/>
          <w:color w:val="000000" w:themeColor="text1"/>
        </w:rPr>
        <w:t>offers</w:t>
      </w:r>
      <w:r w:rsidR="00E3616C" w:rsidRPr="00C61461">
        <w:rPr>
          <w:rFonts w:cs="David" w:hint="cs"/>
          <w:color w:val="000000" w:themeColor="text1"/>
        </w:rPr>
        <w:t xml:space="preserve"> </w:t>
      </w:r>
      <w:bookmarkEnd w:id="27"/>
      <w:bookmarkEnd w:id="28"/>
      <w:ins w:id="29" w:author="Barak Fishbain" w:date="2019-07-28T17:08:00Z">
        <w:r w:rsidR="00295580">
          <w:rPr>
            <w:rFonts w:cs="David"/>
            <w:color w:val="000000" w:themeColor="text1"/>
          </w:rPr>
          <w:t xml:space="preserve">to </w:t>
        </w:r>
      </w:ins>
      <w:ins w:id="30" w:author="Barak Fishbain" w:date="2019-07-28T17:09:00Z">
        <w:r w:rsidR="00295580">
          <w:rPr>
            <w:rFonts w:cs="David"/>
            <w:color w:val="000000" w:themeColor="text1"/>
          </w:rPr>
          <w:t xml:space="preserve">investigate </w:t>
        </w:r>
      </w:ins>
      <w:ins w:id="31" w:author="Barak Fishbain" w:date="2019-07-28T17:08:00Z">
        <w:r w:rsidR="00295580">
          <w:rPr>
            <w:rFonts w:cs="David"/>
            <w:color w:val="000000" w:themeColor="text1"/>
          </w:rPr>
          <w:t xml:space="preserve">the theoretical and practical </w:t>
        </w:r>
      </w:ins>
      <w:ins w:id="32" w:author="Barak Fishbain" w:date="2019-07-28T17:09:00Z">
        <w:r w:rsidR="00295580">
          <w:rPr>
            <w:rFonts w:cs="David"/>
            <w:color w:val="000000" w:themeColor="text1"/>
          </w:rPr>
          <w:t xml:space="preserve">aspects through </w:t>
        </w:r>
      </w:ins>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00E3616C" w:rsidRPr="00C61461">
        <w:rPr>
          <w:rFonts w:cs="David" w:hint="cs"/>
          <w:color w:val="000000" w:themeColor="text1"/>
        </w:rPr>
        <w:t xml:space="preserve">for </w:t>
      </w:r>
      <w:r w:rsidR="00D10425">
        <w:rPr>
          <w:rFonts w:cs="David"/>
          <w:color w:val="000000" w:themeColor="text1"/>
        </w:rPr>
        <w:t xml:space="preserve">studying </w:t>
      </w:r>
      <w:r w:rsidR="00E3616C" w:rsidRPr="00C61461">
        <w:rPr>
          <w:rFonts w:cs="David" w:hint="cs"/>
          <w:color w:val="000000" w:themeColor="text1"/>
        </w:rPr>
        <w:t xml:space="preserve">the deployment of </w:t>
      </w:r>
      <w:r w:rsidR="00E3616C" w:rsidRPr="00C61461">
        <w:rPr>
          <w:rFonts w:cs="David"/>
          <w:color w:val="000000" w:themeColor="text1"/>
        </w:rPr>
        <w:t>WDESN</w:t>
      </w:r>
      <w:r w:rsidR="00D86B61">
        <w:rPr>
          <w:rFonts w:cs="David"/>
          <w:color w:val="000000" w:themeColor="text1"/>
        </w:rPr>
        <w:t xml:space="preserve"> in a site with a complex source</w:t>
      </w:r>
      <w:ins w:id="33" w:author="Barak Fishbain" w:date="2019-07-28T17:06:00Z">
        <w:r w:rsidR="00295580">
          <w:rPr>
            <w:rFonts w:cs="David"/>
            <w:color w:val="000000" w:themeColor="text1"/>
          </w:rPr>
          <w:t>s’ con</w:t>
        </w:r>
      </w:ins>
      <w:ins w:id="34" w:author="Barak Fishbain" w:date="2019-07-28T17:07:00Z">
        <w:r w:rsidR="00295580">
          <w:rPr>
            <w:rFonts w:cs="David"/>
            <w:color w:val="000000" w:themeColor="text1"/>
          </w:rPr>
          <w:t>figuration</w:t>
        </w:r>
      </w:ins>
      <w:r w:rsidR="00D86B61">
        <w:rPr>
          <w:rFonts w:cs="David"/>
          <w:color w:val="000000" w:themeColor="text1"/>
        </w:rPr>
        <w:t xml:space="preserve"> and changing </w:t>
      </w:r>
      <w:r w:rsidR="00985AED">
        <w:rPr>
          <w:rFonts w:cs="David"/>
          <w:color w:val="000000" w:themeColor="text1"/>
        </w:rPr>
        <w:t>weather</w:t>
      </w:r>
      <w:r w:rsidR="00D86B61">
        <w:rPr>
          <w:rFonts w:cs="David"/>
          <w:color w:val="000000" w:themeColor="text1"/>
        </w:rPr>
        <w:t xml:space="preserve"> conditions</w:t>
      </w:r>
      <w:r w:rsidR="004A788B">
        <w:rPr>
          <w:rFonts w:cs="David"/>
          <w:color w:val="000000" w:themeColor="text1"/>
        </w:rPr>
        <w:t>. 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ins w:id="35" w:author="Barak Fishbain" w:date="2019-07-28T17:07:00Z">
        <w:r w:rsidR="00295580">
          <w:rPr>
            <w:rFonts w:cs="David"/>
            <w:color w:val="000000" w:themeColor="text1"/>
          </w:rPr>
          <w:t>n</w:t>
        </w:r>
      </w:ins>
      <w:r w:rsidR="00E3616C" w:rsidRPr="00C61461">
        <w:rPr>
          <w:rFonts w:cs="David"/>
          <w:color w:val="000000" w:themeColor="text1"/>
        </w:rPr>
        <w:t xml:space="preserve"> </w:t>
      </w:r>
      <w:ins w:id="36" w:author="Barak Fishbain" w:date="2019-07-28T17:07:00Z">
        <w:r w:rsidR="00295580">
          <w:rPr>
            <w:rFonts w:cs="David"/>
            <w:color w:val="000000" w:themeColor="text1"/>
          </w:rPr>
          <w:t>algorithm</w:t>
        </w:r>
      </w:ins>
      <w:r w:rsidR="00E3616C" w:rsidRPr="00C61461">
        <w:rPr>
          <w:rFonts w:cs="David"/>
          <w:color w:val="000000" w:themeColor="text1"/>
        </w:rPr>
        <w:t xml:space="preserve">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ins w:id="37" w:author="Barak Fishbain" w:date="2019-07-28T17:09:00Z">
        <w:r w:rsidR="00295580">
          <w:t>The task in hand is ve</w:t>
        </w:r>
      </w:ins>
      <w:ins w:id="38" w:author="Barak Fishbain" w:date="2019-07-28T17:10:00Z">
        <w:r w:rsidR="00295580">
          <w:t>ry complex and in order to accomplish it successfully t</w:t>
        </w:r>
      </w:ins>
      <w:r w:rsidR="00674F8E">
        <w:t>hree</w:t>
      </w:r>
      <w:r w:rsidR="00674F8E">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 xml:space="preserve">extensions </w:t>
      </w:r>
      <w:r w:rsidR="00365991">
        <w:rPr>
          <w:rFonts w:cs="David"/>
          <w:color w:val="000000"/>
        </w:rPr>
        <w:lastRenderedPageBreak/>
        <w:t>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22" w:displacedByCustomXml="next"/>
    <w:bookmarkEnd w:id="21"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noProof/>
        </w:rPr>
      </w:sdtEndPr>
      <w:sdtContent>
        <w:p w14:paraId="56A6E8D1" w14:textId="66213F52" w:rsidR="0089641E" w:rsidRPr="0088444A" w:rsidRDefault="00EF1A3E" w:rsidP="00E26158">
          <w:pPr>
            <w:pStyle w:val="TOCHeading"/>
            <w:numPr>
              <w:ilvl w:val="0"/>
              <w:numId w:val="0"/>
            </w:numPr>
          </w:pPr>
          <w:r w:rsidRPr="0089641E">
            <w:rPr>
              <w:rFonts w:ascii="David" w:eastAsia="Times New Roman" w:hAnsi="David" w:cs="David"/>
              <w:color w:val="auto"/>
              <w:lang w:bidi="he-IL"/>
            </w:rPr>
            <w:t>Table of Contents</w:t>
          </w:r>
        </w:p>
        <w:p w14:paraId="5313B7DA" w14:textId="45F7EC4E" w:rsidR="0088444A" w:rsidRPr="0088444A" w:rsidRDefault="00EF1A3E" w:rsidP="0088444A">
          <w:pPr>
            <w:pStyle w:val="TOC1"/>
            <w:rPr>
              <w:rFonts w:ascii="David" w:eastAsiaTheme="minorEastAsia" w:hAnsi="David" w:cs="David"/>
              <w:b w:val="0"/>
              <w:bCs w:val="0"/>
              <w:i w:val="0"/>
              <w:iCs w:val="0"/>
              <w:noProof/>
              <w:rtl/>
            </w:rPr>
          </w:pPr>
          <w:r w:rsidRPr="0088444A">
            <w:rPr>
              <w:rFonts w:ascii="David" w:hAnsi="David" w:cs="David" w:hint="cs"/>
              <w:i w:val="0"/>
              <w:iCs w:val="0"/>
            </w:rPr>
            <w:fldChar w:fldCharType="begin"/>
          </w:r>
          <w:r w:rsidRPr="0088444A">
            <w:rPr>
              <w:rFonts w:ascii="David" w:hAnsi="David" w:cs="David" w:hint="cs"/>
              <w:i w:val="0"/>
              <w:iCs w:val="0"/>
            </w:rPr>
            <w:instrText xml:space="preserve"> TOC \o "1-3" \h \z \u </w:instrText>
          </w:r>
          <w:r w:rsidRPr="0088444A">
            <w:rPr>
              <w:rFonts w:ascii="David" w:hAnsi="David" w:cs="David" w:hint="cs"/>
              <w:i w:val="0"/>
              <w:iCs w:val="0"/>
            </w:rPr>
            <w:fldChar w:fldCharType="separate"/>
          </w:r>
          <w:hyperlink w:anchor="_Toc14991874" w:history="1">
            <w:r w:rsidR="0088444A" w:rsidRPr="0088444A">
              <w:rPr>
                <w:rStyle w:val="Hyperlink"/>
                <w:rFonts w:ascii="David" w:eastAsiaTheme="minorHAnsi" w:hAnsi="David" w:cs="David" w:hint="cs"/>
                <w:noProof/>
              </w:rPr>
              <w:t>1</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troduc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w:t>
            </w:r>
            <w:r w:rsidR="0088444A" w:rsidRPr="0088444A">
              <w:rPr>
                <w:rFonts w:ascii="David" w:hAnsi="David" w:cs="David" w:hint="cs"/>
                <w:noProof/>
                <w:webHidden/>
                <w:rtl/>
              </w:rPr>
              <w:fldChar w:fldCharType="end"/>
            </w:r>
          </w:hyperlink>
        </w:p>
        <w:p w14:paraId="36811504" w14:textId="31A3BC5B" w:rsidR="0088444A" w:rsidRPr="0088444A" w:rsidRDefault="004E5132" w:rsidP="0088444A">
          <w:pPr>
            <w:pStyle w:val="TOC2"/>
            <w:rPr>
              <w:rFonts w:ascii="David" w:eastAsiaTheme="minorEastAsia" w:hAnsi="David" w:cs="David"/>
              <w:b w:val="0"/>
              <w:bCs w:val="0"/>
              <w:noProof/>
              <w:sz w:val="24"/>
              <w:szCs w:val="24"/>
              <w:rtl/>
            </w:rPr>
          </w:pPr>
          <w:hyperlink w:anchor="_Toc14991875" w:history="1">
            <w:r w:rsidR="0088444A" w:rsidRPr="0088444A">
              <w:rPr>
                <w:rStyle w:val="Hyperlink"/>
                <w:rFonts w:ascii="David" w:hAnsi="David" w:cs="David" w:hint="cs"/>
                <w:noProof/>
              </w:rPr>
              <w:t>1.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ir poll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w:t>
            </w:r>
            <w:r w:rsidR="0088444A" w:rsidRPr="0088444A">
              <w:rPr>
                <w:rFonts w:ascii="David" w:hAnsi="David" w:cs="David" w:hint="cs"/>
                <w:noProof/>
                <w:webHidden/>
                <w:rtl/>
              </w:rPr>
              <w:fldChar w:fldCharType="end"/>
            </w:r>
          </w:hyperlink>
        </w:p>
        <w:p w14:paraId="111006BC" w14:textId="2538DC43" w:rsidR="0088444A" w:rsidRPr="0088444A" w:rsidRDefault="004E5132" w:rsidP="0088444A">
          <w:pPr>
            <w:pStyle w:val="TOC2"/>
            <w:tabs>
              <w:tab w:val="left" w:pos="2384"/>
            </w:tabs>
            <w:rPr>
              <w:rFonts w:ascii="David" w:eastAsiaTheme="minorEastAsia" w:hAnsi="David" w:cs="David"/>
              <w:b w:val="0"/>
              <w:bCs w:val="0"/>
              <w:noProof/>
              <w:sz w:val="24"/>
              <w:szCs w:val="24"/>
              <w:rtl/>
            </w:rPr>
          </w:pPr>
          <w:hyperlink w:anchor="_Toc14991876" w:history="1">
            <w:r w:rsidR="0088444A" w:rsidRPr="0088444A">
              <w:rPr>
                <w:rStyle w:val="Hyperlink"/>
                <w:rFonts w:ascii="David" w:hAnsi="David" w:cs="David" w:hint="cs"/>
                <w:noProof/>
              </w:rPr>
              <w:t>1.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Monitoring air poll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w:t>
            </w:r>
            <w:r w:rsidR="0088444A" w:rsidRPr="0088444A">
              <w:rPr>
                <w:rFonts w:ascii="David" w:hAnsi="David" w:cs="David" w:hint="cs"/>
                <w:noProof/>
                <w:webHidden/>
                <w:rtl/>
              </w:rPr>
              <w:fldChar w:fldCharType="end"/>
            </w:r>
          </w:hyperlink>
        </w:p>
        <w:p w14:paraId="2EDF0A54" w14:textId="39FF2352" w:rsidR="0088444A" w:rsidRPr="0088444A" w:rsidRDefault="004E5132" w:rsidP="0088444A">
          <w:pPr>
            <w:pStyle w:val="TOC2"/>
            <w:tabs>
              <w:tab w:val="left" w:pos="4616"/>
            </w:tabs>
            <w:rPr>
              <w:rFonts w:ascii="David" w:eastAsiaTheme="minorEastAsia" w:hAnsi="David" w:cs="David"/>
              <w:b w:val="0"/>
              <w:bCs w:val="0"/>
              <w:noProof/>
              <w:sz w:val="24"/>
              <w:szCs w:val="24"/>
              <w:rtl/>
            </w:rPr>
          </w:pPr>
          <w:hyperlink w:anchor="_Toc14991877" w:history="1">
            <w:r w:rsidR="0088444A" w:rsidRPr="0088444A">
              <w:rPr>
                <w:rStyle w:val="Hyperlink"/>
                <w:rFonts w:ascii="David" w:hAnsi="David" w:cs="David" w:hint="cs"/>
                <w:noProof/>
              </w:rPr>
              <w:t>1.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ir pollution representation in time and in spac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w:t>
            </w:r>
            <w:r w:rsidR="0088444A" w:rsidRPr="0088444A">
              <w:rPr>
                <w:rFonts w:ascii="David" w:hAnsi="David" w:cs="David" w:hint="cs"/>
                <w:noProof/>
                <w:webHidden/>
                <w:rtl/>
              </w:rPr>
              <w:fldChar w:fldCharType="end"/>
            </w:r>
          </w:hyperlink>
        </w:p>
        <w:p w14:paraId="3D9BFC8D" w14:textId="2720F2F2" w:rsidR="0088444A" w:rsidRPr="0088444A" w:rsidRDefault="004E5132" w:rsidP="0088444A">
          <w:pPr>
            <w:pStyle w:val="TOC2"/>
            <w:tabs>
              <w:tab w:val="left" w:pos="2331"/>
            </w:tabs>
            <w:rPr>
              <w:rFonts w:ascii="David" w:eastAsiaTheme="minorEastAsia" w:hAnsi="David" w:cs="David"/>
              <w:b w:val="0"/>
              <w:bCs w:val="0"/>
              <w:noProof/>
              <w:sz w:val="24"/>
              <w:szCs w:val="24"/>
              <w:rtl/>
            </w:rPr>
          </w:pPr>
          <w:hyperlink w:anchor="_Toc14991878" w:history="1">
            <w:r w:rsidR="0088444A" w:rsidRPr="0088444A">
              <w:rPr>
                <w:rStyle w:val="Hyperlink"/>
                <w:rFonts w:ascii="David" w:hAnsi="David" w:cs="David" w:hint="cs"/>
                <w:noProof/>
              </w:rPr>
              <w:t>1.4</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Source term estim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3</w:t>
            </w:r>
            <w:r w:rsidR="0088444A" w:rsidRPr="0088444A">
              <w:rPr>
                <w:rFonts w:ascii="David" w:hAnsi="David" w:cs="David" w:hint="cs"/>
                <w:noProof/>
                <w:webHidden/>
                <w:rtl/>
              </w:rPr>
              <w:fldChar w:fldCharType="end"/>
            </w:r>
          </w:hyperlink>
        </w:p>
        <w:p w14:paraId="2434845E" w14:textId="00F3BEB8" w:rsidR="0088444A" w:rsidRPr="0088444A" w:rsidRDefault="004E5132" w:rsidP="0088444A">
          <w:pPr>
            <w:pStyle w:val="TOC2"/>
            <w:rPr>
              <w:rFonts w:ascii="David" w:eastAsiaTheme="minorEastAsia" w:hAnsi="David" w:cs="David"/>
              <w:b w:val="0"/>
              <w:bCs w:val="0"/>
              <w:noProof/>
              <w:sz w:val="24"/>
              <w:szCs w:val="24"/>
              <w:rtl/>
            </w:rPr>
          </w:pPr>
          <w:hyperlink w:anchor="_Toc14991879" w:history="1">
            <w:r w:rsidR="0088444A" w:rsidRPr="0088444A">
              <w:rPr>
                <w:rStyle w:val="Hyperlink"/>
                <w:rFonts w:ascii="David" w:hAnsi="David" w:cs="David" w:hint="cs"/>
                <w:noProof/>
              </w:rPr>
              <w:t>1.5</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Network deploymen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7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3</w:t>
            </w:r>
            <w:r w:rsidR="0088444A" w:rsidRPr="0088444A">
              <w:rPr>
                <w:rFonts w:ascii="David" w:hAnsi="David" w:cs="David" w:hint="cs"/>
                <w:noProof/>
                <w:webHidden/>
                <w:rtl/>
              </w:rPr>
              <w:fldChar w:fldCharType="end"/>
            </w:r>
          </w:hyperlink>
        </w:p>
        <w:p w14:paraId="0DC6C725" w14:textId="75369944" w:rsidR="0088444A" w:rsidRPr="0088444A" w:rsidRDefault="004E5132" w:rsidP="0088444A">
          <w:pPr>
            <w:pStyle w:val="TOC1"/>
            <w:tabs>
              <w:tab w:val="left" w:pos="3580"/>
            </w:tabs>
            <w:rPr>
              <w:rFonts w:ascii="David" w:eastAsiaTheme="minorEastAsia" w:hAnsi="David" w:cs="David"/>
              <w:b w:val="0"/>
              <w:bCs w:val="0"/>
              <w:i w:val="0"/>
              <w:iCs w:val="0"/>
              <w:noProof/>
              <w:rtl/>
            </w:rPr>
          </w:pPr>
          <w:hyperlink w:anchor="_Toc14991880" w:history="1">
            <w:r w:rsidR="0088444A" w:rsidRPr="0088444A">
              <w:rPr>
                <w:rStyle w:val="Hyperlink"/>
                <w:rFonts w:ascii="David" w:hAnsi="David" w:cs="David" w:hint="cs"/>
                <w:noProof/>
              </w:rPr>
              <w:t>2</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search hypothesis and objectiv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5</w:t>
            </w:r>
            <w:r w:rsidR="0088444A" w:rsidRPr="0088444A">
              <w:rPr>
                <w:rFonts w:ascii="David" w:hAnsi="David" w:cs="David" w:hint="cs"/>
                <w:noProof/>
                <w:webHidden/>
                <w:rtl/>
              </w:rPr>
              <w:fldChar w:fldCharType="end"/>
            </w:r>
          </w:hyperlink>
        </w:p>
        <w:p w14:paraId="1DD28460" w14:textId="5A004039" w:rsidR="0088444A" w:rsidRPr="0088444A" w:rsidRDefault="004E5132" w:rsidP="0088444A">
          <w:pPr>
            <w:pStyle w:val="TOC2"/>
            <w:rPr>
              <w:rFonts w:ascii="David" w:eastAsiaTheme="minorEastAsia" w:hAnsi="David" w:cs="David"/>
              <w:b w:val="0"/>
              <w:bCs w:val="0"/>
              <w:noProof/>
              <w:sz w:val="24"/>
              <w:szCs w:val="24"/>
              <w:rtl/>
            </w:rPr>
          </w:pPr>
          <w:hyperlink w:anchor="_Toc14991881" w:history="1">
            <w:r w:rsidR="0088444A" w:rsidRPr="0088444A">
              <w:rPr>
                <w:rStyle w:val="Hyperlink"/>
                <w:rFonts w:ascii="David" w:hAnsi="David" w:cs="David" w:hint="cs"/>
                <w:noProof/>
              </w:rPr>
              <w:t>2.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hypothesi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5</w:t>
            </w:r>
            <w:r w:rsidR="0088444A" w:rsidRPr="0088444A">
              <w:rPr>
                <w:rFonts w:ascii="David" w:hAnsi="David" w:cs="David" w:hint="cs"/>
                <w:noProof/>
                <w:webHidden/>
                <w:rtl/>
              </w:rPr>
              <w:fldChar w:fldCharType="end"/>
            </w:r>
          </w:hyperlink>
        </w:p>
        <w:p w14:paraId="302D179D" w14:textId="01FC7EC8" w:rsidR="0088444A" w:rsidRPr="0088444A" w:rsidRDefault="004E5132" w:rsidP="0088444A">
          <w:pPr>
            <w:pStyle w:val="TOC2"/>
            <w:rPr>
              <w:rFonts w:ascii="David" w:eastAsiaTheme="minorEastAsia" w:hAnsi="David" w:cs="David"/>
              <w:b w:val="0"/>
              <w:bCs w:val="0"/>
              <w:noProof/>
              <w:sz w:val="24"/>
              <w:szCs w:val="24"/>
              <w:rtl/>
            </w:rPr>
          </w:pPr>
          <w:hyperlink w:anchor="_Toc14991882" w:history="1">
            <w:r w:rsidR="0088444A" w:rsidRPr="0088444A">
              <w:rPr>
                <w:rStyle w:val="Hyperlink"/>
                <w:rFonts w:ascii="David" w:hAnsi="David" w:cs="David" w:hint="cs"/>
                <w:noProof/>
              </w:rPr>
              <w:t>2.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objectiv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5</w:t>
            </w:r>
            <w:r w:rsidR="0088444A" w:rsidRPr="0088444A">
              <w:rPr>
                <w:rFonts w:ascii="David" w:hAnsi="David" w:cs="David" w:hint="cs"/>
                <w:noProof/>
                <w:webHidden/>
                <w:rtl/>
              </w:rPr>
              <w:fldChar w:fldCharType="end"/>
            </w:r>
          </w:hyperlink>
        </w:p>
        <w:p w14:paraId="4CEFB97A" w14:textId="4962D960" w:rsidR="0088444A" w:rsidRPr="0088444A" w:rsidRDefault="004E5132" w:rsidP="0088444A">
          <w:pPr>
            <w:pStyle w:val="TOC1"/>
            <w:tabs>
              <w:tab w:val="left" w:pos="2252"/>
            </w:tabs>
            <w:rPr>
              <w:rFonts w:ascii="David" w:eastAsiaTheme="minorEastAsia" w:hAnsi="David" w:cs="David"/>
              <w:b w:val="0"/>
              <w:bCs w:val="0"/>
              <w:i w:val="0"/>
              <w:iCs w:val="0"/>
              <w:noProof/>
              <w:rtl/>
            </w:rPr>
          </w:pPr>
          <w:hyperlink w:anchor="_Toc14991883" w:history="1">
            <w:r w:rsidR="0088444A" w:rsidRPr="0088444A">
              <w:rPr>
                <w:rStyle w:val="Hyperlink"/>
                <w:rFonts w:ascii="David" w:hAnsi="David" w:cs="David" w:hint="cs"/>
                <w:noProof/>
              </w:rPr>
              <w:t>3</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search contribu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6</w:t>
            </w:r>
            <w:r w:rsidR="0088444A" w:rsidRPr="0088444A">
              <w:rPr>
                <w:rFonts w:ascii="David" w:hAnsi="David" w:cs="David" w:hint="cs"/>
                <w:noProof/>
                <w:webHidden/>
                <w:rtl/>
              </w:rPr>
              <w:fldChar w:fldCharType="end"/>
            </w:r>
          </w:hyperlink>
        </w:p>
        <w:p w14:paraId="23AB5630" w14:textId="0D7518CE" w:rsidR="0088444A" w:rsidRPr="0088444A" w:rsidRDefault="004E5132" w:rsidP="0088444A">
          <w:pPr>
            <w:pStyle w:val="TOC1"/>
            <w:tabs>
              <w:tab w:val="left" w:pos="1920"/>
            </w:tabs>
            <w:rPr>
              <w:rFonts w:ascii="David" w:eastAsiaTheme="minorEastAsia" w:hAnsi="David" w:cs="David"/>
              <w:b w:val="0"/>
              <w:bCs w:val="0"/>
              <w:i w:val="0"/>
              <w:iCs w:val="0"/>
              <w:noProof/>
              <w:rtl/>
            </w:rPr>
          </w:pPr>
          <w:hyperlink w:anchor="_Toc14991884" w:history="1">
            <w:r w:rsidR="0088444A" w:rsidRPr="0088444A">
              <w:rPr>
                <w:rStyle w:val="Hyperlink"/>
                <w:rFonts w:ascii="David" w:hAnsi="David" w:cs="David" w:hint="cs"/>
                <w:noProof/>
              </w:rPr>
              <w:t>4</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Literature review</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7</w:t>
            </w:r>
            <w:r w:rsidR="0088444A" w:rsidRPr="0088444A">
              <w:rPr>
                <w:rFonts w:ascii="David" w:hAnsi="David" w:cs="David" w:hint="cs"/>
                <w:noProof/>
                <w:webHidden/>
                <w:rtl/>
              </w:rPr>
              <w:fldChar w:fldCharType="end"/>
            </w:r>
          </w:hyperlink>
        </w:p>
        <w:p w14:paraId="7F16333E" w14:textId="0DEF2B38" w:rsidR="0088444A" w:rsidRPr="0088444A" w:rsidRDefault="004E5132" w:rsidP="0088444A">
          <w:pPr>
            <w:pStyle w:val="TOC2"/>
            <w:tabs>
              <w:tab w:val="left" w:pos="3480"/>
            </w:tabs>
            <w:rPr>
              <w:rFonts w:ascii="David" w:eastAsiaTheme="minorEastAsia" w:hAnsi="David" w:cs="David"/>
              <w:b w:val="0"/>
              <w:bCs w:val="0"/>
              <w:noProof/>
              <w:sz w:val="24"/>
              <w:szCs w:val="24"/>
              <w:rtl/>
            </w:rPr>
          </w:pPr>
          <w:hyperlink w:anchor="_Toc14991885" w:history="1">
            <w:r w:rsidR="0088444A" w:rsidRPr="0088444A">
              <w:rPr>
                <w:rStyle w:val="Hyperlink"/>
                <w:rFonts w:ascii="David" w:hAnsi="David" w:cs="David" w:hint="cs"/>
                <w:noProof/>
              </w:rPr>
              <w:t>4.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The problem of sensors deploymen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7</w:t>
            </w:r>
            <w:r w:rsidR="0088444A" w:rsidRPr="0088444A">
              <w:rPr>
                <w:rFonts w:ascii="David" w:hAnsi="David" w:cs="David" w:hint="cs"/>
                <w:noProof/>
                <w:webHidden/>
                <w:rtl/>
              </w:rPr>
              <w:fldChar w:fldCharType="end"/>
            </w:r>
          </w:hyperlink>
        </w:p>
        <w:p w14:paraId="11B8E07D" w14:textId="3CDCD861" w:rsidR="0088444A" w:rsidRPr="0088444A" w:rsidRDefault="004E5132" w:rsidP="0088444A">
          <w:pPr>
            <w:pStyle w:val="TOC2"/>
            <w:tabs>
              <w:tab w:val="left" w:pos="3896"/>
            </w:tabs>
            <w:rPr>
              <w:rFonts w:ascii="David" w:eastAsiaTheme="minorEastAsia" w:hAnsi="David" w:cs="David"/>
              <w:b w:val="0"/>
              <w:bCs w:val="0"/>
              <w:noProof/>
              <w:sz w:val="24"/>
              <w:szCs w:val="24"/>
              <w:rtl/>
            </w:rPr>
          </w:pPr>
          <w:hyperlink w:anchor="_Toc14991886" w:history="1">
            <w:r w:rsidR="0088444A" w:rsidRPr="0088444A">
              <w:rPr>
                <w:rStyle w:val="Hyperlink"/>
                <w:rFonts w:ascii="David" w:hAnsi="David" w:cs="David" w:hint="cs"/>
                <w:noProof/>
              </w:rPr>
              <w:t>4.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The importance of network’s applic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7</w:t>
            </w:r>
            <w:r w:rsidR="0088444A" w:rsidRPr="0088444A">
              <w:rPr>
                <w:rFonts w:ascii="David" w:hAnsi="David" w:cs="David" w:hint="cs"/>
                <w:noProof/>
                <w:webHidden/>
                <w:rtl/>
              </w:rPr>
              <w:fldChar w:fldCharType="end"/>
            </w:r>
          </w:hyperlink>
        </w:p>
        <w:p w14:paraId="7C88E4C3" w14:textId="210D6FB8" w:rsidR="0088444A" w:rsidRPr="0088444A" w:rsidRDefault="004E5132" w:rsidP="0088444A">
          <w:pPr>
            <w:pStyle w:val="TOC2"/>
            <w:tabs>
              <w:tab w:val="left" w:pos="2321"/>
            </w:tabs>
            <w:rPr>
              <w:rFonts w:ascii="David" w:eastAsiaTheme="minorEastAsia" w:hAnsi="David" w:cs="David"/>
              <w:b w:val="0"/>
              <w:bCs w:val="0"/>
              <w:noProof/>
              <w:sz w:val="24"/>
              <w:szCs w:val="24"/>
              <w:rtl/>
            </w:rPr>
          </w:pPr>
          <w:hyperlink w:anchor="_Toc14991887" w:history="1">
            <w:r w:rsidR="0088444A" w:rsidRPr="0088444A">
              <w:rPr>
                <w:rStyle w:val="Hyperlink"/>
                <w:rFonts w:ascii="David" w:hAnsi="David" w:cs="David" w:hint="cs"/>
                <w:noProof/>
              </w:rPr>
              <w:t>4.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Network heterogeneity</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8</w:t>
            </w:r>
            <w:r w:rsidR="0088444A" w:rsidRPr="0088444A">
              <w:rPr>
                <w:rFonts w:ascii="David" w:hAnsi="David" w:cs="David" w:hint="cs"/>
                <w:noProof/>
                <w:webHidden/>
                <w:rtl/>
              </w:rPr>
              <w:fldChar w:fldCharType="end"/>
            </w:r>
          </w:hyperlink>
        </w:p>
        <w:p w14:paraId="2ABD0660" w14:textId="25BE98C5" w:rsidR="0088444A" w:rsidRPr="0088444A" w:rsidRDefault="004E5132" w:rsidP="0088444A">
          <w:pPr>
            <w:pStyle w:val="TOC2"/>
            <w:tabs>
              <w:tab w:val="left" w:pos="2501"/>
            </w:tabs>
            <w:rPr>
              <w:rFonts w:ascii="David" w:eastAsiaTheme="minorEastAsia" w:hAnsi="David" w:cs="David"/>
              <w:b w:val="0"/>
              <w:bCs w:val="0"/>
              <w:noProof/>
              <w:sz w:val="24"/>
              <w:szCs w:val="24"/>
              <w:rtl/>
            </w:rPr>
          </w:pPr>
          <w:hyperlink w:anchor="_Toc14991888" w:history="1">
            <w:r w:rsidR="0088444A" w:rsidRPr="0088444A">
              <w:rPr>
                <w:rStyle w:val="Hyperlink"/>
                <w:rFonts w:ascii="David" w:hAnsi="David" w:cs="David" w:hint="cs"/>
                <w:noProof/>
              </w:rPr>
              <w:t>4.4</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deployment of sensor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9</w:t>
            </w:r>
            <w:r w:rsidR="0088444A" w:rsidRPr="0088444A">
              <w:rPr>
                <w:rFonts w:ascii="David" w:hAnsi="David" w:cs="David" w:hint="cs"/>
                <w:noProof/>
                <w:webHidden/>
                <w:rtl/>
              </w:rPr>
              <w:fldChar w:fldCharType="end"/>
            </w:r>
          </w:hyperlink>
        </w:p>
        <w:p w14:paraId="30AA5C54" w14:textId="759062F8" w:rsidR="0088444A" w:rsidRPr="0088444A" w:rsidRDefault="004E5132" w:rsidP="0088444A">
          <w:pPr>
            <w:pStyle w:val="TOC2"/>
            <w:rPr>
              <w:rFonts w:ascii="David" w:eastAsiaTheme="minorEastAsia" w:hAnsi="David" w:cs="David"/>
              <w:b w:val="0"/>
              <w:bCs w:val="0"/>
              <w:noProof/>
              <w:sz w:val="24"/>
              <w:szCs w:val="24"/>
              <w:rtl/>
            </w:rPr>
          </w:pPr>
          <w:hyperlink w:anchor="_Toc14991889" w:history="1">
            <w:r w:rsidR="0088444A" w:rsidRPr="0088444A">
              <w:rPr>
                <w:rStyle w:val="Hyperlink"/>
                <w:rFonts w:ascii="David" w:hAnsi="David" w:cs="David" w:hint="cs"/>
                <w:noProof/>
              </w:rPr>
              <w:t>4.5</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Optimization aspec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8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9</w:t>
            </w:r>
            <w:r w:rsidR="0088444A" w:rsidRPr="0088444A">
              <w:rPr>
                <w:rFonts w:ascii="David" w:hAnsi="David" w:cs="David" w:hint="cs"/>
                <w:noProof/>
                <w:webHidden/>
                <w:rtl/>
              </w:rPr>
              <w:fldChar w:fldCharType="end"/>
            </w:r>
          </w:hyperlink>
        </w:p>
        <w:p w14:paraId="12A4D8FC" w14:textId="6AED72B9" w:rsidR="0088444A" w:rsidRPr="0088444A" w:rsidRDefault="004E5132" w:rsidP="0088444A">
          <w:pPr>
            <w:pStyle w:val="TOC1"/>
            <w:tabs>
              <w:tab w:val="left" w:pos="2838"/>
            </w:tabs>
            <w:rPr>
              <w:rFonts w:ascii="David" w:eastAsiaTheme="minorEastAsia" w:hAnsi="David" w:cs="David"/>
              <w:b w:val="0"/>
              <w:bCs w:val="0"/>
              <w:i w:val="0"/>
              <w:iCs w:val="0"/>
              <w:noProof/>
              <w:rtl/>
            </w:rPr>
          </w:pPr>
          <w:hyperlink w:anchor="_Toc14991890" w:history="1">
            <w:r w:rsidR="0088444A" w:rsidRPr="0088444A">
              <w:rPr>
                <w:rStyle w:val="Hyperlink"/>
                <w:rFonts w:ascii="David" w:hAnsi="David" w:cs="David" w:hint="cs"/>
                <w:noProof/>
              </w:rPr>
              <w:t>5</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Methods and Research pla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1</w:t>
            </w:r>
            <w:r w:rsidR="0088444A" w:rsidRPr="0088444A">
              <w:rPr>
                <w:rFonts w:ascii="David" w:hAnsi="David" w:cs="David" w:hint="cs"/>
                <w:noProof/>
                <w:webHidden/>
                <w:rtl/>
              </w:rPr>
              <w:fldChar w:fldCharType="end"/>
            </w:r>
          </w:hyperlink>
        </w:p>
        <w:p w14:paraId="5925068D" w14:textId="2485876D" w:rsidR="0088444A" w:rsidRPr="0088444A" w:rsidRDefault="004E5132" w:rsidP="0088444A">
          <w:pPr>
            <w:pStyle w:val="TOC2"/>
            <w:rPr>
              <w:rFonts w:ascii="David" w:eastAsiaTheme="minorEastAsia" w:hAnsi="David" w:cs="David"/>
              <w:b w:val="0"/>
              <w:bCs w:val="0"/>
              <w:noProof/>
              <w:sz w:val="24"/>
              <w:szCs w:val="24"/>
              <w:rtl/>
            </w:rPr>
          </w:pPr>
          <w:hyperlink w:anchor="_Toc14991891" w:history="1">
            <w:r w:rsidR="0088444A" w:rsidRPr="0088444A">
              <w:rPr>
                <w:rStyle w:val="Hyperlink"/>
                <w:rFonts w:ascii="David" w:hAnsi="David" w:cs="David" w:hint="cs"/>
                <w:noProof/>
              </w:rPr>
              <w:t>5.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Background</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1</w:t>
            </w:r>
            <w:r w:rsidR="0088444A" w:rsidRPr="0088444A">
              <w:rPr>
                <w:rFonts w:ascii="David" w:hAnsi="David" w:cs="David" w:hint="cs"/>
                <w:noProof/>
                <w:webHidden/>
                <w:rtl/>
              </w:rPr>
              <w:fldChar w:fldCharType="end"/>
            </w:r>
          </w:hyperlink>
        </w:p>
        <w:p w14:paraId="7C79223D" w14:textId="24078303" w:rsidR="0088444A" w:rsidRPr="0088444A" w:rsidRDefault="004E5132" w:rsidP="0088444A">
          <w:pPr>
            <w:pStyle w:val="TOC3"/>
            <w:rPr>
              <w:rFonts w:ascii="David" w:eastAsiaTheme="minorEastAsia" w:hAnsi="David" w:cs="David"/>
              <w:noProof/>
              <w:sz w:val="24"/>
              <w:szCs w:val="24"/>
              <w:rtl/>
            </w:rPr>
          </w:pPr>
          <w:hyperlink w:anchor="_Toc14991892" w:history="1">
            <w:r w:rsidR="0088444A" w:rsidRPr="0088444A">
              <w:rPr>
                <w:rStyle w:val="Hyperlink"/>
                <w:rFonts w:ascii="David" w:hAnsi="David" w:cs="David" w:hint="cs"/>
                <w:noProof/>
              </w:rPr>
              <w:t>5.1.1</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The Gaussian plume model</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1</w:t>
            </w:r>
            <w:r w:rsidR="0088444A" w:rsidRPr="0088444A">
              <w:rPr>
                <w:rFonts w:ascii="David" w:hAnsi="David" w:cs="David" w:hint="cs"/>
                <w:noProof/>
                <w:webHidden/>
                <w:rtl/>
              </w:rPr>
              <w:fldChar w:fldCharType="end"/>
            </w:r>
          </w:hyperlink>
        </w:p>
        <w:p w14:paraId="4E238841" w14:textId="68BEF8C8" w:rsidR="0088444A" w:rsidRPr="0088444A" w:rsidRDefault="004E5132" w:rsidP="0088444A">
          <w:pPr>
            <w:pStyle w:val="TOC3"/>
            <w:rPr>
              <w:rFonts w:ascii="David" w:eastAsiaTheme="minorEastAsia" w:hAnsi="David" w:cs="David"/>
              <w:noProof/>
              <w:sz w:val="24"/>
              <w:szCs w:val="24"/>
              <w:rtl/>
            </w:rPr>
          </w:pPr>
          <w:hyperlink w:anchor="_Toc14991893" w:history="1">
            <w:r w:rsidR="0088444A" w:rsidRPr="0088444A">
              <w:rPr>
                <w:rStyle w:val="Hyperlink"/>
                <w:rFonts w:ascii="David" w:hAnsi="David" w:cs="David" w:hint="cs"/>
                <w:noProof/>
              </w:rPr>
              <w:t>5.1.2</w:t>
            </w:r>
            <w:bookmarkStart w:id="39" w:name="_Toc13776997"/>
            <w:r w:rsidR="0088444A" w:rsidRPr="0088444A">
              <w:rPr>
                <w:rFonts w:ascii="David" w:eastAsiaTheme="minorEastAsia" w:hAnsi="David" w:cs="David" w:hint="cs"/>
                <w:noProof/>
                <w:sz w:val="24"/>
                <w:szCs w:val="24"/>
                <w:rtl/>
              </w:rPr>
              <w:tab/>
            </w:r>
            <w:bookmarkEnd w:id="39"/>
            <w:r w:rsidR="0088444A" w:rsidRPr="0088444A">
              <w:rPr>
                <w:rStyle w:val="Hyperlink"/>
                <w:rFonts w:ascii="David" w:hAnsi="David" w:cs="David" w:hint="cs"/>
                <w:noProof/>
              </w:rPr>
              <w:t>Meteorology</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2</w:t>
            </w:r>
            <w:r w:rsidR="0088444A" w:rsidRPr="0088444A">
              <w:rPr>
                <w:rFonts w:ascii="David" w:hAnsi="David" w:cs="David" w:hint="cs"/>
                <w:noProof/>
                <w:webHidden/>
                <w:rtl/>
              </w:rPr>
              <w:fldChar w:fldCharType="end"/>
            </w:r>
          </w:hyperlink>
        </w:p>
        <w:p w14:paraId="442EF676" w14:textId="6931A0C7" w:rsidR="0088444A" w:rsidRPr="0088444A" w:rsidRDefault="004E5132" w:rsidP="0088444A">
          <w:pPr>
            <w:pStyle w:val="TOC3"/>
            <w:tabs>
              <w:tab w:val="left" w:pos="5880"/>
            </w:tabs>
            <w:rPr>
              <w:rFonts w:ascii="David" w:eastAsiaTheme="minorEastAsia" w:hAnsi="David" w:cs="David"/>
              <w:noProof/>
              <w:sz w:val="24"/>
              <w:szCs w:val="24"/>
              <w:rtl/>
            </w:rPr>
          </w:pPr>
          <w:hyperlink w:anchor="_Toc14991894" w:history="1">
            <w:r w:rsidR="0088444A" w:rsidRPr="0088444A">
              <w:rPr>
                <w:rStyle w:val="Hyperlink"/>
                <w:rFonts w:ascii="David" w:hAnsi="David" w:cs="David" w:hint="cs"/>
                <w:noProof/>
              </w:rPr>
              <w:t>5.1.3</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The Borg Multi-Objective Evolutionary Algorithm (MOEA) framework</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3</w:t>
            </w:r>
            <w:r w:rsidR="0088444A" w:rsidRPr="0088444A">
              <w:rPr>
                <w:rFonts w:ascii="David" w:hAnsi="David" w:cs="David" w:hint="cs"/>
                <w:noProof/>
                <w:webHidden/>
                <w:rtl/>
              </w:rPr>
              <w:fldChar w:fldCharType="end"/>
            </w:r>
          </w:hyperlink>
        </w:p>
        <w:p w14:paraId="58B1E655" w14:textId="14D8DEBF" w:rsidR="0088444A" w:rsidRPr="0088444A" w:rsidRDefault="004E5132" w:rsidP="0088444A">
          <w:pPr>
            <w:pStyle w:val="TOC2"/>
            <w:rPr>
              <w:rFonts w:ascii="David" w:eastAsiaTheme="minorEastAsia" w:hAnsi="David" w:cs="David"/>
              <w:b w:val="0"/>
              <w:bCs w:val="0"/>
              <w:noProof/>
              <w:sz w:val="24"/>
              <w:szCs w:val="24"/>
              <w:rtl/>
            </w:rPr>
          </w:pPr>
          <w:hyperlink w:anchor="_Toc14991895" w:history="1">
            <w:r w:rsidR="0088444A" w:rsidRPr="0088444A">
              <w:rPr>
                <w:rStyle w:val="Hyperlink"/>
                <w:rFonts w:ascii="David" w:hAnsi="David" w:cs="David" w:hint="cs"/>
                <w:noProof/>
              </w:rPr>
              <w:t>5.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Problem formul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4</w:t>
            </w:r>
            <w:r w:rsidR="0088444A" w:rsidRPr="0088444A">
              <w:rPr>
                <w:rFonts w:ascii="David" w:hAnsi="David" w:cs="David" w:hint="cs"/>
                <w:noProof/>
                <w:webHidden/>
                <w:rtl/>
              </w:rPr>
              <w:fldChar w:fldCharType="end"/>
            </w:r>
          </w:hyperlink>
        </w:p>
        <w:p w14:paraId="3BDE2013" w14:textId="697901BE" w:rsidR="0088444A" w:rsidRPr="0088444A" w:rsidRDefault="004E5132" w:rsidP="0088444A">
          <w:pPr>
            <w:pStyle w:val="TOC3"/>
            <w:rPr>
              <w:rFonts w:ascii="David" w:eastAsiaTheme="minorEastAsia" w:hAnsi="David" w:cs="David"/>
              <w:noProof/>
              <w:sz w:val="24"/>
              <w:szCs w:val="24"/>
              <w:rtl/>
            </w:rPr>
          </w:pPr>
          <w:hyperlink w:anchor="_Toc14991896" w:history="1">
            <w:r w:rsidR="0088444A" w:rsidRPr="0088444A">
              <w:rPr>
                <w:rStyle w:val="Hyperlink"/>
                <w:rFonts w:ascii="David" w:hAnsi="David" w:cs="David" w:hint="cs"/>
                <w:noProof/>
              </w:rPr>
              <w:t>5.2.1</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Not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4</w:t>
            </w:r>
            <w:r w:rsidR="0088444A" w:rsidRPr="0088444A">
              <w:rPr>
                <w:rFonts w:ascii="David" w:hAnsi="David" w:cs="David" w:hint="cs"/>
                <w:noProof/>
                <w:webHidden/>
                <w:rtl/>
              </w:rPr>
              <w:fldChar w:fldCharType="end"/>
            </w:r>
          </w:hyperlink>
        </w:p>
        <w:p w14:paraId="53814088" w14:textId="5D536513" w:rsidR="0088444A" w:rsidRPr="0088444A" w:rsidRDefault="004E5132" w:rsidP="0088444A">
          <w:pPr>
            <w:pStyle w:val="TOC3"/>
            <w:rPr>
              <w:rFonts w:ascii="David" w:eastAsiaTheme="minorEastAsia" w:hAnsi="David" w:cs="David"/>
              <w:noProof/>
              <w:sz w:val="24"/>
              <w:szCs w:val="24"/>
              <w:rtl/>
            </w:rPr>
          </w:pPr>
          <w:hyperlink w:anchor="_Toc14991897" w:history="1">
            <w:r w:rsidR="0088444A" w:rsidRPr="0088444A">
              <w:rPr>
                <w:rStyle w:val="Hyperlink"/>
                <w:rFonts w:ascii="David" w:hAnsi="David" w:cs="David" w:hint="cs"/>
                <w:noProof/>
              </w:rPr>
              <w:t>5.2.2</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Pairwise Euclidean Distance (PED)</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4</w:t>
            </w:r>
            <w:r w:rsidR="0088444A" w:rsidRPr="0088444A">
              <w:rPr>
                <w:rFonts w:ascii="David" w:hAnsi="David" w:cs="David" w:hint="cs"/>
                <w:noProof/>
                <w:webHidden/>
                <w:rtl/>
              </w:rPr>
              <w:fldChar w:fldCharType="end"/>
            </w:r>
          </w:hyperlink>
        </w:p>
        <w:p w14:paraId="20959420" w14:textId="46557B62" w:rsidR="0088444A" w:rsidRPr="0088444A" w:rsidRDefault="004E5132" w:rsidP="0088444A">
          <w:pPr>
            <w:pStyle w:val="TOC3"/>
            <w:rPr>
              <w:rFonts w:ascii="David" w:eastAsiaTheme="minorEastAsia" w:hAnsi="David" w:cs="David"/>
              <w:noProof/>
              <w:sz w:val="24"/>
              <w:szCs w:val="24"/>
              <w:rtl/>
            </w:rPr>
          </w:pPr>
          <w:hyperlink w:anchor="_Toc14991898" w:history="1">
            <w:r w:rsidR="0088444A" w:rsidRPr="0088444A">
              <w:rPr>
                <w:rStyle w:val="Hyperlink"/>
                <w:rFonts w:ascii="David" w:hAnsi="David" w:cs="David" w:hint="cs"/>
                <w:noProof/>
              </w:rPr>
              <w:t>5.2.3</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Optimizatio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5</w:t>
            </w:r>
            <w:r w:rsidR="0088444A" w:rsidRPr="0088444A">
              <w:rPr>
                <w:rFonts w:ascii="David" w:hAnsi="David" w:cs="David" w:hint="cs"/>
                <w:noProof/>
                <w:webHidden/>
                <w:rtl/>
              </w:rPr>
              <w:fldChar w:fldCharType="end"/>
            </w:r>
          </w:hyperlink>
        </w:p>
        <w:p w14:paraId="256046A0" w14:textId="41F13101" w:rsidR="0088444A" w:rsidRPr="0088444A" w:rsidRDefault="004E5132" w:rsidP="0088444A">
          <w:pPr>
            <w:pStyle w:val="TOC3"/>
            <w:rPr>
              <w:rFonts w:ascii="David" w:eastAsiaTheme="minorEastAsia" w:hAnsi="David" w:cs="David"/>
              <w:noProof/>
              <w:sz w:val="24"/>
              <w:szCs w:val="24"/>
              <w:rtl/>
            </w:rPr>
          </w:pPr>
          <w:hyperlink w:anchor="_Toc14991899" w:history="1">
            <w:r w:rsidR="0088444A" w:rsidRPr="0088444A">
              <w:rPr>
                <w:rStyle w:val="Hyperlink"/>
                <w:rFonts w:ascii="David" w:hAnsi="David" w:cs="David" w:hint="cs"/>
                <w:noProof/>
              </w:rPr>
              <w:t>5.2.4</w:t>
            </w:r>
            <w:r w:rsidR="0088444A" w:rsidRPr="0088444A">
              <w:rPr>
                <w:rFonts w:ascii="David" w:eastAsiaTheme="minorEastAsia" w:hAnsi="David" w:cs="David" w:hint="cs"/>
                <w:noProof/>
                <w:sz w:val="24"/>
                <w:szCs w:val="24"/>
                <w:rtl/>
              </w:rPr>
              <w:tab/>
            </w:r>
            <w:r w:rsidR="0088444A" w:rsidRPr="0088444A">
              <w:rPr>
                <w:rStyle w:val="Hyperlink"/>
                <w:rFonts w:ascii="David" w:hAnsi="David" w:cs="David" w:hint="cs"/>
                <w:noProof/>
              </w:rPr>
              <w:t>Optimization procedur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89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6</w:t>
            </w:r>
            <w:r w:rsidR="0088444A" w:rsidRPr="0088444A">
              <w:rPr>
                <w:rFonts w:ascii="David" w:hAnsi="David" w:cs="David" w:hint="cs"/>
                <w:noProof/>
                <w:webHidden/>
                <w:rtl/>
              </w:rPr>
              <w:fldChar w:fldCharType="end"/>
            </w:r>
          </w:hyperlink>
        </w:p>
        <w:p w14:paraId="79822809" w14:textId="4B1671AD" w:rsidR="0088444A" w:rsidRPr="0088444A" w:rsidRDefault="004E5132" w:rsidP="0088444A">
          <w:pPr>
            <w:pStyle w:val="TOC2"/>
            <w:rPr>
              <w:rFonts w:ascii="David" w:eastAsiaTheme="minorEastAsia" w:hAnsi="David" w:cs="David"/>
              <w:b w:val="0"/>
              <w:bCs w:val="0"/>
              <w:noProof/>
              <w:sz w:val="24"/>
              <w:szCs w:val="24"/>
              <w:rtl/>
            </w:rPr>
          </w:pPr>
          <w:hyperlink w:anchor="_Toc14991900" w:history="1">
            <w:r w:rsidR="0088444A" w:rsidRPr="0088444A">
              <w:rPr>
                <w:rStyle w:val="Hyperlink"/>
                <w:rFonts w:ascii="David" w:hAnsi="David" w:cs="David" w:hint="cs"/>
                <w:noProof/>
              </w:rPr>
              <w:t>5.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Research plan</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6</w:t>
            </w:r>
            <w:r w:rsidR="0088444A" w:rsidRPr="0088444A">
              <w:rPr>
                <w:rFonts w:ascii="David" w:hAnsi="David" w:cs="David" w:hint="cs"/>
                <w:noProof/>
                <w:webHidden/>
                <w:rtl/>
              </w:rPr>
              <w:fldChar w:fldCharType="end"/>
            </w:r>
          </w:hyperlink>
        </w:p>
        <w:p w14:paraId="1146DF27" w14:textId="3765DBF0" w:rsidR="0088444A" w:rsidRPr="0088444A" w:rsidRDefault="004E5132" w:rsidP="0088444A">
          <w:pPr>
            <w:pStyle w:val="TOC1"/>
            <w:rPr>
              <w:rFonts w:ascii="David" w:eastAsiaTheme="minorEastAsia" w:hAnsi="David" w:cs="David"/>
              <w:b w:val="0"/>
              <w:bCs w:val="0"/>
              <w:i w:val="0"/>
              <w:iCs w:val="0"/>
              <w:noProof/>
              <w:rtl/>
            </w:rPr>
          </w:pPr>
          <w:hyperlink w:anchor="_Toc14991901" w:history="1">
            <w:r w:rsidR="0088444A" w:rsidRPr="0088444A">
              <w:rPr>
                <w:rStyle w:val="Hyperlink"/>
                <w:rFonts w:ascii="David" w:hAnsi="David" w:cs="David" w:hint="cs"/>
                <w:noProof/>
              </w:rPr>
              <w:t>6</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Initial result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1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8</w:t>
            </w:r>
            <w:r w:rsidR="0088444A" w:rsidRPr="0088444A">
              <w:rPr>
                <w:rFonts w:ascii="David" w:hAnsi="David" w:cs="David" w:hint="cs"/>
                <w:noProof/>
                <w:webHidden/>
                <w:rtl/>
              </w:rPr>
              <w:fldChar w:fldCharType="end"/>
            </w:r>
          </w:hyperlink>
        </w:p>
        <w:p w14:paraId="66EB94A3" w14:textId="522AD1B4" w:rsidR="0088444A" w:rsidRPr="0088444A" w:rsidRDefault="004E5132" w:rsidP="0088444A">
          <w:pPr>
            <w:pStyle w:val="TOC2"/>
            <w:rPr>
              <w:rFonts w:ascii="David" w:eastAsiaTheme="minorEastAsia" w:hAnsi="David" w:cs="David"/>
              <w:b w:val="0"/>
              <w:bCs w:val="0"/>
              <w:noProof/>
              <w:sz w:val="24"/>
              <w:szCs w:val="24"/>
              <w:rtl/>
            </w:rPr>
          </w:pPr>
          <w:hyperlink w:anchor="_Toc14991902" w:history="1">
            <w:r w:rsidR="0088444A" w:rsidRPr="0088444A">
              <w:rPr>
                <w:rStyle w:val="Hyperlink"/>
                <w:rFonts w:ascii="David" w:hAnsi="David" w:cs="David" w:hint="cs"/>
                <w:noProof/>
              </w:rPr>
              <w:t>6.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Simulation set</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2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8</w:t>
            </w:r>
            <w:r w:rsidR="0088444A" w:rsidRPr="0088444A">
              <w:rPr>
                <w:rFonts w:ascii="David" w:hAnsi="David" w:cs="David" w:hint="cs"/>
                <w:noProof/>
                <w:webHidden/>
                <w:rtl/>
              </w:rPr>
              <w:fldChar w:fldCharType="end"/>
            </w:r>
          </w:hyperlink>
        </w:p>
        <w:p w14:paraId="76B21744" w14:textId="08A1AACB" w:rsidR="0088444A" w:rsidRPr="0088444A" w:rsidRDefault="004E5132" w:rsidP="0088444A">
          <w:pPr>
            <w:pStyle w:val="TOC2"/>
            <w:rPr>
              <w:rFonts w:ascii="David" w:eastAsiaTheme="minorEastAsia" w:hAnsi="David" w:cs="David"/>
              <w:b w:val="0"/>
              <w:bCs w:val="0"/>
              <w:noProof/>
              <w:sz w:val="24"/>
              <w:szCs w:val="24"/>
              <w:rtl/>
            </w:rPr>
          </w:pPr>
          <w:hyperlink w:anchor="_Toc14991903" w:history="1">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3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8</w:t>
            </w:r>
            <w:r w:rsidR="0088444A" w:rsidRPr="0088444A">
              <w:rPr>
                <w:rFonts w:ascii="David" w:hAnsi="David" w:cs="David" w:hint="cs"/>
                <w:noProof/>
                <w:webHidden/>
                <w:rtl/>
              </w:rPr>
              <w:fldChar w:fldCharType="end"/>
            </w:r>
          </w:hyperlink>
        </w:p>
        <w:p w14:paraId="293374AE" w14:textId="3FF1AF72" w:rsidR="0088444A" w:rsidRPr="0088444A" w:rsidRDefault="004E5132" w:rsidP="0088444A">
          <w:pPr>
            <w:pStyle w:val="TOC2"/>
            <w:rPr>
              <w:rFonts w:ascii="David" w:eastAsiaTheme="minorEastAsia" w:hAnsi="David" w:cs="David"/>
              <w:b w:val="0"/>
              <w:bCs w:val="0"/>
              <w:noProof/>
              <w:sz w:val="24"/>
              <w:szCs w:val="24"/>
              <w:rtl/>
            </w:rPr>
          </w:pPr>
          <w:hyperlink w:anchor="_Toc14991904" w:history="1">
            <w:r w:rsidR="0088444A" w:rsidRPr="0088444A">
              <w:rPr>
                <w:rStyle w:val="Hyperlink"/>
                <w:rFonts w:ascii="David" w:hAnsi="David" w:cs="David" w:hint="cs"/>
                <w:noProof/>
              </w:rPr>
              <w:t>6.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Obtained solution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4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19</w:t>
            </w:r>
            <w:r w:rsidR="0088444A" w:rsidRPr="0088444A">
              <w:rPr>
                <w:rFonts w:ascii="David" w:hAnsi="David" w:cs="David" w:hint="cs"/>
                <w:noProof/>
                <w:webHidden/>
                <w:rtl/>
              </w:rPr>
              <w:fldChar w:fldCharType="end"/>
            </w:r>
          </w:hyperlink>
        </w:p>
        <w:p w14:paraId="360FFD1F" w14:textId="3FFC00ED" w:rsidR="0088444A" w:rsidRPr="0088444A" w:rsidRDefault="004E5132" w:rsidP="0088444A">
          <w:pPr>
            <w:pStyle w:val="TOC1"/>
            <w:rPr>
              <w:rFonts w:ascii="David" w:eastAsiaTheme="minorEastAsia" w:hAnsi="David" w:cs="David"/>
              <w:b w:val="0"/>
              <w:bCs w:val="0"/>
              <w:i w:val="0"/>
              <w:iCs w:val="0"/>
              <w:noProof/>
              <w:rtl/>
            </w:rPr>
          </w:pPr>
          <w:hyperlink w:anchor="_Toc14991905" w:history="1">
            <w:r w:rsidR="0088444A" w:rsidRPr="0088444A">
              <w:rPr>
                <w:rStyle w:val="Hyperlink"/>
                <w:rFonts w:ascii="David" w:hAnsi="David" w:cs="David" w:hint="cs"/>
                <w:noProof/>
              </w:rPr>
              <w:t>7</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Work schedule</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5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1</w:t>
            </w:r>
            <w:r w:rsidR="0088444A" w:rsidRPr="0088444A">
              <w:rPr>
                <w:rFonts w:ascii="David" w:hAnsi="David" w:cs="David" w:hint="cs"/>
                <w:noProof/>
                <w:webHidden/>
                <w:rtl/>
              </w:rPr>
              <w:fldChar w:fldCharType="end"/>
            </w:r>
          </w:hyperlink>
        </w:p>
        <w:p w14:paraId="1E6E53CC" w14:textId="3FE75B5A" w:rsidR="0088444A" w:rsidRPr="0088444A" w:rsidRDefault="004E5132" w:rsidP="0088444A">
          <w:pPr>
            <w:pStyle w:val="TOC1"/>
            <w:rPr>
              <w:rFonts w:ascii="David" w:eastAsiaTheme="minorEastAsia" w:hAnsi="David" w:cs="David"/>
              <w:b w:val="0"/>
              <w:bCs w:val="0"/>
              <w:i w:val="0"/>
              <w:iCs w:val="0"/>
              <w:noProof/>
              <w:rtl/>
            </w:rPr>
          </w:pPr>
          <w:hyperlink w:anchor="_Toc14991906" w:history="1">
            <w:r w:rsidR="0088444A" w:rsidRPr="0088444A">
              <w:rPr>
                <w:rStyle w:val="Hyperlink"/>
                <w:rFonts w:ascii="David" w:hAnsi="David" w:cs="David" w:hint="cs"/>
                <w:noProof/>
              </w:rPr>
              <w:t>8</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Referenc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6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2</w:t>
            </w:r>
            <w:r w:rsidR="0088444A" w:rsidRPr="0088444A">
              <w:rPr>
                <w:rFonts w:ascii="David" w:hAnsi="David" w:cs="David" w:hint="cs"/>
                <w:noProof/>
                <w:webHidden/>
                <w:rtl/>
              </w:rPr>
              <w:fldChar w:fldCharType="end"/>
            </w:r>
          </w:hyperlink>
        </w:p>
        <w:p w14:paraId="0991822B" w14:textId="248709ED" w:rsidR="0088444A" w:rsidRPr="0088444A" w:rsidRDefault="004E5132" w:rsidP="0088444A">
          <w:pPr>
            <w:pStyle w:val="TOC1"/>
            <w:rPr>
              <w:rFonts w:ascii="David" w:eastAsiaTheme="minorEastAsia" w:hAnsi="David" w:cs="David"/>
              <w:b w:val="0"/>
              <w:bCs w:val="0"/>
              <w:i w:val="0"/>
              <w:iCs w:val="0"/>
              <w:noProof/>
              <w:rtl/>
            </w:rPr>
          </w:pPr>
          <w:hyperlink w:anchor="_Toc14991907" w:history="1">
            <w:r w:rsidR="0088444A" w:rsidRPr="0088444A">
              <w:rPr>
                <w:rStyle w:val="Hyperlink"/>
                <w:rFonts w:ascii="David" w:hAnsi="David" w:cs="David" w:hint="cs"/>
                <w:noProof/>
              </w:rPr>
              <w:t>9</w:t>
            </w:r>
            <w:r w:rsidR="0088444A" w:rsidRPr="0088444A">
              <w:rPr>
                <w:rFonts w:ascii="David" w:eastAsiaTheme="minorEastAsia" w:hAnsi="David" w:cs="David" w:hint="cs"/>
                <w:b w:val="0"/>
                <w:bCs w:val="0"/>
                <w:i w:val="0"/>
                <w:iCs w:val="0"/>
                <w:noProof/>
                <w:rtl/>
              </w:rPr>
              <w:tab/>
            </w:r>
            <w:r w:rsidR="0088444A" w:rsidRPr="0088444A">
              <w:rPr>
                <w:rStyle w:val="Hyperlink"/>
                <w:rFonts w:ascii="David" w:hAnsi="David" w:cs="David" w:hint="cs"/>
                <w:noProof/>
              </w:rPr>
              <w:t>Appendices</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7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3</w:t>
            </w:r>
            <w:r w:rsidR="0088444A" w:rsidRPr="0088444A">
              <w:rPr>
                <w:rFonts w:ascii="David" w:hAnsi="David" w:cs="David" w:hint="cs"/>
                <w:noProof/>
                <w:webHidden/>
                <w:rtl/>
              </w:rPr>
              <w:fldChar w:fldCharType="end"/>
            </w:r>
          </w:hyperlink>
        </w:p>
        <w:p w14:paraId="2E3B62EB" w14:textId="6B949A78" w:rsidR="0088444A" w:rsidRPr="0088444A" w:rsidRDefault="004E5132" w:rsidP="0088444A">
          <w:pPr>
            <w:pStyle w:val="TOC2"/>
            <w:rPr>
              <w:rFonts w:ascii="David" w:eastAsiaTheme="minorEastAsia" w:hAnsi="David" w:cs="David"/>
              <w:b w:val="0"/>
              <w:bCs w:val="0"/>
              <w:noProof/>
              <w:sz w:val="24"/>
              <w:szCs w:val="24"/>
              <w:rtl/>
            </w:rPr>
          </w:pPr>
          <w:hyperlink w:anchor="_Toc14991908" w:history="1">
            <w:r w:rsidR="0088444A" w:rsidRPr="0088444A">
              <w:rPr>
                <w:rStyle w:val="Hyperlink"/>
                <w:rFonts w:ascii="David" w:hAnsi="David" w:cs="David" w:hint="cs"/>
                <w:noProof/>
              </w:rPr>
              <w:t>9.1</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A</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8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3</w:t>
            </w:r>
            <w:r w:rsidR="0088444A" w:rsidRPr="0088444A">
              <w:rPr>
                <w:rFonts w:ascii="David" w:hAnsi="David" w:cs="David" w:hint="cs"/>
                <w:noProof/>
                <w:webHidden/>
                <w:rtl/>
              </w:rPr>
              <w:fldChar w:fldCharType="end"/>
            </w:r>
          </w:hyperlink>
        </w:p>
        <w:p w14:paraId="374EAD29" w14:textId="3EF6D179" w:rsidR="0088444A" w:rsidRPr="0088444A" w:rsidRDefault="004E5132" w:rsidP="0088444A">
          <w:pPr>
            <w:pStyle w:val="TOC2"/>
            <w:rPr>
              <w:rFonts w:ascii="David" w:eastAsiaTheme="minorEastAsia" w:hAnsi="David" w:cs="David"/>
              <w:b w:val="0"/>
              <w:bCs w:val="0"/>
              <w:noProof/>
              <w:sz w:val="24"/>
              <w:szCs w:val="24"/>
              <w:rtl/>
            </w:rPr>
          </w:pPr>
          <w:hyperlink w:anchor="_Toc14991909" w:history="1">
            <w:r w:rsidR="0088444A" w:rsidRPr="0088444A">
              <w:rPr>
                <w:rStyle w:val="Hyperlink"/>
                <w:rFonts w:ascii="David" w:hAnsi="David" w:cs="David" w:hint="cs"/>
                <w:noProof/>
              </w:rPr>
              <w:t>9.2</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B</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09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4</w:t>
            </w:r>
            <w:r w:rsidR="0088444A" w:rsidRPr="0088444A">
              <w:rPr>
                <w:rFonts w:ascii="David" w:hAnsi="David" w:cs="David" w:hint="cs"/>
                <w:noProof/>
                <w:webHidden/>
                <w:rtl/>
              </w:rPr>
              <w:fldChar w:fldCharType="end"/>
            </w:r>
          </w:hyperlink>
        </w:p>
        <w:p w14:paraId="6055C4ED" w14:textId="6BCC5176" w:rsidR="0088444A" w:rsidRPr="0088444A" w:rsidRDefault="004E5132" w:rsidP="0088444A">
          <w:pPr>
            <w:pStyle w:val="TOC2"/>
            <w:rPr>
              <w:rFonts w:ascii="David" w:eastAsiaTheme="minorEastAsia" w:hAnsi="David" w:cs="David"/>
              <w:b w:val="0"/>
              <w:bCs w:val="0"/>
              <w:noProof/>
              <w:sz w:val="24"/>
              <w:szCs w:val="24"/>
              <w:rtl/>
            </w:rPr>
          </w:pPr>
          <w:hyperlink w:anchor="_Toc14991910" w:history="1">
            <w:r w:rsidR="0088444A" w:rsidRPr="0088444A">
              <w:rPr>
                <w:rStyle w:val="Hyperlink"/>
                <w:rFonts w:ascii="David" w:hAnsi="David" w:cs="David" w:hint="cs"/>
                <w:noProof/>
              </w:rPr>
              <w:t>9.3</w:t>
            </w:r>
            <w:r w:rsidR="0088444A" w:rsidRPr="0088444A">
              <w:rPr>
                <w:rFonts w:ascii="David" w:eastAsiaTheme="minorEastAsia" w:hAnsi="David" w:cs="David" w:hint="cs"/>
                <w:b w:val="0"/>
                <w:bCs w:val="0"/>
                <w:noProof/>
                <w:sz w:val="24"/>
                <w:szCs w:val="24"/>
                <w:rtl/>
              </w:rPr>
              <w:tab/>
            </w:r>
            <w:r w:rsidR="0088444A" w:rsidRPr="0088444A">
              <w:rPr>
                <w:rStyle w:val="Hyperlink"/>
                <w:rFonts w:ascii="David" w:hAnsi="David" w:cs="David" w:hint="cs"/>
                <w:noProof/>
              </w:rPr>
              <w:t>Appendix C</w:t>
            </w:r>
            <w:r w:rsidR="0088444A" w:rsidRPr="0088444A">
              <w:rPr>
                <w:rFonts w:ascii="David" w:hAnsi="David" w:cs="David" w:hint="cs"/>
                <w:noProof/>
                <w:webHidden/>
                <w:rtl/>
              </w:rPr>
              <w:tab/>
            </w:r>
            <w:r w:rsidR="0088444A" w:rsidRPr="0088444A">
              <w:rPr>
                <w:rFonts w:ascii="David" w:hAnsi="David" w:cs="David" w:hint="cs"/>
                <w:noProof/>
                <w:webHidden/>
                <w:rtl/>
              </w:rPr>
              <w:fldChar w:fldCharType="begin"/>
            </w:r>
            <w:r w:rsidR="0088444A" w:rsidRPr="0088444A">
              <w:rPr>
                <w:rFonts w:ascii="David" w:hAnsi="David" w:cs="David" w:hint="cs"/>
                <w:noProof/>
                <w:webHidden/>
                <w:rtl/>
              </w:rPr>
              <w:instrText xml:space="preserve"> </w:instrText>
            </w:r>
            <w:r w:rsidR="0088444A" w:rsidRPr="0088444A">
              <w:rPr>
                <w:rFonts w:ascii="David" w:hAnsi="David" w:cs="David" w:hint="cs"/>
                <w:noProof/>
                <w:webHidden/>
              </w:rPr>
              <w:instrText>PAGEREF</w:instrText>
            </w:r>
            <w:r w:rsidR="0088444A" w:rsidRPr="0088444A">
              <w:rPr>
                <w:rFonts w:ascii="David" w:hAnsi="David" w:cs="David" w:hint="cs"/>
                <w:noProof/>
                <w:webHidden/>
                <w:rtl/>
              </w:rPr>
              <w:instrText xml:space="preserve"> _</w:instrText>
            </w:r>
            <w:r w:rsidR="0088444A" w:rsidRPr="0088444A">
              <w:rPr>
                <w:rFonts w:ascii="David" w:hAnsi="David" w:cs="David" w:hint="cs"/>
                <w:noProof/>
                <w:webHidden/>
              </w:rPr>
              <w:instrText>Toc14991910 \h</w:instrText>
            </w:r>
            <w:r w:rsidR="0088444A" w:rsidRPr="0088444A">
              <w:rPr>
                <w:rFonts w:ascii="David" w:hAnsi="David" w:cs="David" w:hint="cs"/>
                <w:noProof/>
                <w:webHidden/>
                <w:rtl/>
              </w:rPr>
              <w:instrText xml:space="preserve"> </w:instrText>
            </w:r>
            <w:r w:rsidR="0088444A" w:rsidRPr="0088444A">
              <w:rPr>
                <w:rFonts w:ascii="David" w:hAnsi="David" w:cs="David" w:hint="cs"/>
                <w:noProof/>
                <w:webHidden/>
                <w:rtl/>
              </w:rPr>
            </w:r>
            <w:r w:rsidR="0088444A" w:rsidRPr="0088444A">
              <w:rPr>
                <w:rFonts w:ascii="David" w:hAnsi="David" w:cs="David" w:hint="cs"/>
                <w:noProof/>
                <w:webHidden/>
                <w:rtl/>
              </w:rPr>
              <w:fldChar w:fldCharType="separate"/>
            </w:r>
            <w:r w:rsidR="007B0BA7">
              <w:rPr>
                <w:rFonts w:ascii="David" w:hAnsi="David" w:cs="David"/>
                <w:noProof/>
                <w:webHidden/>
              </w:rPr>
              <w:t>26</w:t>
            </w:r>
            <w:r w:rsidR="0088444A" w:rsidRPr="0088444A">
              <w:rPr>
                <w:rFonts w:ascii="David" w:hAnsi="David" w:cs="David" w:hint="cs"/>
                <w:noProof/>
                <w:webHidden/>
                <w:rtl/>
              </w:rPr>
              <w:fldChar w:fldCharType="end"/>
            </w:r>
          </w:hyperlink>
        </w:p>
        <w:p w14:paraId="7C0F106A" w14:textId="5EF5A799" w:rsidR="00EF1A3E" w:rsidRPr="00CA1A43" w:rsidRDefault="00EF1A3E" w:rsidP="0088444A">
          <w:pPr>
            <w:spacing w:line="276" w:lineRule="auto"/>
            <w:rPr>
              <w:rFonts w:cs="David"/>
            </w:rPr>
          </w:pPr>
          <w:r w:rsidRPr="0088444A">
            <w:rPr>
              <w:rFonts w:cs="David" w:hint="cs"/>
              <w:noProof/>
            </w:rPr>
            <w:fldChar w:fldCharType="end"/>
          </w:r>
        </w:p>
      </w:sdtContent>
    </w:sdt>
    <w:p w14:paraId="0274589D" w14:textId="77777777" w:rsidR="004F2A45" w:rsidRPr="00C239DA" w:rsidRDefault="004F2A45" w:rsidP="0089641E">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40" w:name="_Toc14991874"/>
      <w:r w:rsidRPr="00A10451">
        <w:rPr>
          <w:rFonts w:hint="cs"/>
        </w:rPr>
        <w:lastRenderedPageBreak/>
        <w:t>I</w:t>
      </w:r>
      <w:r w:rsidR="00492684" w:rsidRPr="00A10451">
        <w:rPr>
          <w:rFonts w:hint="cs"/>
        </w:rPr>
        <w:t>ntroduction</w:t>
      </w:r>
      <w:bookmarkEnd w:id="40"/>
    </w:p>
    <w:p w14:paraId="07FB679B" w14:textId="3F680BBD" w:rsidR="00182389" w:rsidRPr="00A10451" w:rsidRDefault="00182389" w:rsidP="00E87BA7">
      <w:pPr>
        <w:pStyle w:val="Heading2"/>
      </w:pPr>
      <w:bookmarkStart w:id="41" w:name="_Toc14991875"/>
      <w:r w:rsidRPr="00A10451">
        <w:rPr>
          <w:rFonts w:hint="cs"/>
        </w:rPr>
        <w:t>Air pollution</w:t>
      </w:r>
      <w:bookmarkEnd w:id="41"/>
    </w:p>
    <w:p w14:paraId="4C9AA649" w14:textId="1DCEEDBE"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w:t>
      </w:r>
      <w:ins w:id="42" w:author="Barak Fishbain" w:date="2019-07-28T17:41:00Z">
        <w:r w:rsidR="007B0BA7">
          <w:rPr>
            <w:rFonts w:cs="David"/>
            <w:color w:val="000000"/>
          </w:rPr>
          <w:t xml:space="preserve">- </w:t>
        </w:r>
      </w:ins>
      <w:r w:rsidRPr="00A10451">
        <w:rPr>
          <w:rFonts w:cs="David" w:hint="cs"/>
          <w:color w:val="000000"/>
        </w:rPr>
        <w:t>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7B0BA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http://www.mendeley.com/documents/?uuid=42478f04-9608-4c76-8719-6ece21b2877c"]}],"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7B0BA7">
        <w:rPr>
          <w:rFonts w:cs="David"/>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7B0BA7">
        <w:rPr>
          <w:rFonts w:ascii="Calibri" w:hAnsi="Calibri" w:cs="Calibri"/>
          <w:color w:val="000000"/>
        </w:rPr>
        <w:instrText>μ</w:instrText>
      </w:r>
      <w:r w:rsidR="007B0BA7">
        <w:rPr>
          <w:rFonts w:cs="David"/>
          <w:color w:val="000000"/>
        </w:rPr>
        <w:instrText>gm</w:instrText>
      </w:r>
      <w:r w:rsidR="007B0BA7">
        <w:rPr>
          <w:rFonts w:ascii="Cambria Math" w:hAnsi="Cambria Math" w:cs="Cambria Math"/>
          <w:color w:val="000000"/>
        </w:rPr>
        <w:instrText>−</w:instrText>
      </w:r>
      <w:r w:rsidR="007B0BA7">
        <w:rPr>
          <w:rFonts w:cs="David"/>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http://www.mendeley.com/documents/?uuid=b3c3b882-7d6f-4f68-89a7-20ae68487983"]}],"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7B0BA7">
        <w:rPr>
          <w:rFonts w:cs="David"/>
          <w:color w:val="000000" w:themeColor="text1"/>
        </w:rPr>
        <w:instrText>ADDIN CSL_CITATION {"citationItems":[{"id":"ITEM-1","itemData":{"container-title":"EPA, United States Environmental Protection Agency","id":"ITEM-1","issued":{"date-parts":[["2019"]]},"title":"Greenhouse Gas Emissions","type":"webpage"},"uris":["http://www.mendeley.com/documents/?uuid=ce33b163-638c-4ecd-9add-daf8f5cb6118","http://www.mendeley.com/documents/?uuid=8f04af9c-bb8f-4c83-8909-6b9de0949714"]}],"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43" w:name="OLE_LINK60"/>
      <w:bookmarkStart w:id="44" w:name="OLE_LINK61"/>
      <w:r w:rsidR="008E3525" w:rsidRPr="008E3525">
        <w:rPr>
          <w:rFonts w:cs="David"/>
          <w:color w:val="000000"/>
        </w:rPr>
        <w:t xml:space="preserve">on-point source emissions </w:t>
      </w:r>
      <w:bookmarkEnd w:id="43"/>
      <w:bookmarkEnd w:id="44"/>
      <w:r w:rsidR="008E3525" w:rsidRPr="008E3525">
        <w:rPr>
          <w:rFonts w:cs="David"/>
          <w:color w:val="000000"/>
        </w:rPr>
        <w:t xml:space="preserve">– caused by </w:t>
      </w:r>
      <w:bookmarkStart w:id="45" w:name="OLE_LINK62"/>
      <w:bookmarkStart w:id="46" w:name="OLE_LINK63"/>
      <w:r w:rsidR="008E3525" w:rsidRPr="008E3525">
        <w:rPr>
          <w:rFonts w:cs="David"/>
          <w:color w:val="000000"/>
        </w:rPr>
        <w:t xml:space="preserve">direct contact of volatile substances </w:t>
      </w:r>
      <w:bookmarkEnd w:id="45"/>
      <w:bookmarkEnd w:id="46"/>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7B0BA7">
        <w:rPr>
          <w:rFonts w:cs="David"/>
          <w:color w:val="000000"/>
        </w:rPr>
        <w:instrText>ADDIN CSL_CITATION {"citationItems":[{"id":"ITEM-1","itemData":{"container-title":"The Impact of Air Pollution from Industry","id":"ITEM-1","issued":{"date-parts":[["2015"]]},"title":"Israel ministry of environmental protection","type":"webpage"},"uris":["http://www.mendeley.com/documents/?uuid=adcd417d-9fac-451a-b15b-fdf119e56d57","http://www.mendeley.com/documents/?uuid=bff1fdfd-bee6-4129-91ba-bb6cd053eab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5E030FB6" w:rsidR="00AF392C" w:rsidRPr="00A10451" w:rsidRDefault="00CE7625" w:rsidP="00E87BA7">
      <w:pPr>
        <w:ind w:right="-2" w:firstLine="720"/>
        <w:rPr>
          <w:rFonts w:cs="David"/>
        </w:rPr>
      </w:pPr>
      <w:bookmarkStart w:id="47" w:name="OLE_LINK111"/>
      <w:bookmarkStart w:id="48" w:name="OLE_LINK112"/>
      <w:bookmarkStart w:id="49" w:name="OLE_LINK113"/>
      <w:bookmarkStart w:id="50" w:name="OLE_LINK114"/>
      <w:bookmarkStart w:id="51"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47"/>
      <w:bookmarkEnd w:id="48"/>
      <w:bookmarkEnd w:id="49"/>
      <w:r w:rsidRPr="00A10451">
        <w:rPr>
          <w:rFonts w:cs="David" w:hint="cs"/>
          <w:color w:val="000000"/>
        </w:rPr>
        <w:t>.</w:t>
      </w:r>
      <w:bookmarkEnd w:id="50"/>
      <w:bookmarkEnd w:id="51"/>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7B0BA7">
        <w:rPr>
          <w:rFonts w:cs="David"/>
          <w:color w:val="000000"/>
          <w:shd w:val="clear" w:color="auto" w:fill="FFFFFF"/>
        </w:rPr>
        <w:instrText>ADDIN CSL_CITATION {"citationItems":[{"id":"ITEM-1","itemData":{"author":[{"dropping-particle":"","family":"WHO","given":"","non-dropping-particle":"","parse-names":false,"suffix":""}],"id":"ITEM-1","issued":{"date-parts":[["2019"]]},"title":"Ambient air pollution: Health impacts","type":"webpage"},"uris":["http://www.mendeley.com/documents/?uuid=262f2f36-6afc-4735-9214-b92d074303ac","http://www.mendeley.com/documents/?uuid=37b8e042-d9c4-48f2-a89f-59dfd8463ce8"]}],"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7B0BA7">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http://www.mendeley.com/documents/?uuid=886ab1c3-1b91-4685-a839-b083654b546a"]},{"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http://www.mendeley.com/documents/?uuid=60da0c55-8ecb-406b-a1f3-417651c9d55d"]}],"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52" w:name="_Toc14991876"/>
      <w:r w:rsidRPr="00A10451">
        <w:rPr>
          <w:rFonts w:hint="cs"/>
        </w:rPr>
        <w:t>Monitoring air pollution</w:t>
      </w:r>
      <w:bookmarkEnd w:id="52"/>
    </w:p>
    <w:p w14:paraId="23A9B8F5" w14:textId="5AE7D4F7" w:rsidR="00291E11" w:rsidRPr="00A10451" w:rsidRDefault="00AE0031" w:rsidP="00E87BA7">
      <w:pPr>
        <w:ind w:right="-2"/>
        <w:rPr>
          <w:rFonts w:cs="David"/>
          <w:color w:val="000000"/>
          <w:rtl/>
        </w:rPr>
      </w:pPr>
      <w:bookmarkStart w:id="53" w:name="OLE_LINK109"/>
      <w:bookmarkStart w:id="54"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 xml:space="preserve">necessary </w:t>
      </w:r>
      <w:r w:rsidR="00712942" w:rsidRPr="00A10451">
        <w:rPr>
          <w:rFonts w:cs="David" w:hint="cs"/>
          <w:color w:val="000000"/>
        </w:rPr>
        <w:t>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7B0BA7">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http://www.mendeley.com/documents/?uuid=ef8089f3-c720-4195-917e-a75add7fd67e"]}],"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unknown </w:t>
      </w:r>
      <w:r w:rsidR="00F25C50" w:rsidRPr="00A10451">
        <w:rPr>
          <w:rFonts w:cs="David" w:hint="cs"/>
          <w:color w:val="000000"/>
        </w:rPr>
        <w:lastRenderedPageBreak/>
        <w:t>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enable</w:t>
      </w:r>
      <w:ins w:id="55" w:author="Barak Fishbain" w:date="2019-07-29T22:13:00Z">
        <w:r w:rsidR="00991377">
          <w:rPr>
            <w:rFonts w:cs="David"/>
            <w:color w:val="000000"/>
          </w:rPr>
          <w:t>s</w:t>
        </w:r>
      </w:ins>
      <w:r w:rsidR="00CE7625" w:rsidRPr="00A10451">
        <w:rPr>
          <w:rFonts w:cs="David" w:hint="cs"/>
          <w:color w:val="000000"/>
        </w:rPr>
        <w:t xml:space="preserv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6A307A1E" w:rsidR="00944AE3" w:rsidRDefault="00190845" w:rsidP="00944AE3">
      <w:pPr>
        <w:ind w:right="-2" w:firstLine="720"/>
        <w:rPr>
          <w:rFonts w:cs="David"/>
          <w:color w:val="000000"/>
        </w:rPr>
      </w:pPr>
      <w:bookmarkStart w:id="56" w:name="OLE_LINK120"/>
      <w:bookmarkStart w:id="57" w:name="OLE_LINK121"/>
      <w:bookmarkEnd w:id="53"/>
      <w:bookmarkEnd w:id="54"/>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7B0BA7">
        <w:rPr>
          <w:rFonts w:cs="David"/>
          <w:color w:val="000000"/>
        </w:rPr>
        <w:instrText>ADDIN CSL_CITATION {"citationItems":[{"id":"ITEM-1","itemData":{"DOI":"10.1016/j.envpol.2017.09.042","ISSN":"18736424","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M. David M.","non-dropping-particle":"","parse-names":false,"suffix":""}],"container-title":"Environmental Pollution","id":"ITEM-1","issued":{"date-parts":[["2017","9","23"]]},"publisher":"Elsevier","title":"Node-to-node field calibration of wireless distributed air pollution sensor network","type":"bill"},"uris":["http://www.mendeley.com/documents/?uuid=ee74a975-ba55-42fc-b953-c1a7ff138358"]}],"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7B0BA7">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http://www.mendeley.com/documents/?uuid=c8479808-8afd-40c8-9fb4-a797253c03b1"]},{"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http://www.mendeley.com/documents/?uuid=419a29ee-8aa9-41f6-b475-6301473fec1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http://www.mendeley.com/documents/?uuid=5365c610-a442-449f-99ba-f0bef288500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767C6898"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sidR="007B0BA7">
        <w:rPr>
          <w:rFonts w:cs="David"/>
          <w:color w:val="000000"/>
        </w:rPr>
        <w:instrText>ADDIN CSL_CITATION {"citationItems":[{"id":"ITEM-1","itemData":{"ISSN":"1352-2310","author":[{"dropping-particle":"","family":"Mead","given":"M I","non-dropping-particle":"","parse-names":false,"suffix":""},{"dropping-particle":"","family":"Popoola","given":"O A 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title":"The use of electrochemical sensors for monitoring urban air quality in low-cost, high-density networks","type":"article-journal","volume":"70"},"uris":["http://www.mendeley.com/documents/?uuid=e30ea997-ee6c-4f17-9c56-e7ae7ac4d77a"]},{"id":"ITEM-2","itemData":{"ISSN":"-","author":[{"dropping-particle":"","family":"Piedrahita","given":"","non-dropping-particle":"","parse-names":false,"suffix":""},{"dropping-particle":"","family":"Xiang","given":"","non-dropping-particle":"","parse-names":false,"suffix":""},{"dropping-particle":"","family":"Masson","given":"","non-dropping-particle":"","parse-names":false,"suffix":""},{"dropping-particle":"","family":"Ortega","given":"","non-dropping-particle":"","parse-names":false,"suffix":""},{"dropping-particle":"","family":"Collier","given":"","non-dropping-particle":"","parse-names":false,"suffix":""},{"dropping-particle":"","family":"Jiang","given":"","non-dropping-particle":"","parse-names":false,"suffix":""},{"dropping-particle":"","family":"Li","given":"","non-dropping-particle":"","parse-names":false,"suffix":""},{"dropping-particle":"","family":"Dick","given":"","non-dropping-particle":"","parse-names":false,"suffix":""},{"dropping-particle":"","family":"Lv","given":"","non-dropping-particle":"","parse-names":false,"suffix":""},{"dropping-particle":"","family":"Hannigan","given":"","non-dropping-particle":"","parse-names":false,"suffix":""},{"dropping-particle":"","family":"Shang","given":"","non-dropping-particle":"","parse-names":false,"suffix":""}],"container-title":"Atmospheric Measurement Techniques","id":"ITEM-2","issue":"10","issued":{"date-parts":[["2014"]]},"page":"3325-3336","title":"The next generation of low-cost personal air quality sensors for quantitative exposure monitoring","type":"article-journal","volume":"7"},"uris":["http://www.mendeley.com/documents/?uuid=2dc301a0-e241-4726-ba8e-41b11ec1b25d"]},{"id":"ITEM-3","itemData":{"DOI":"10.1016/j.envint.2016.12.007","ISSN":"18736750","PMID":"28038970","author":[{"dropping-particle":"","family":"Castell","given":"Nuria","non-dropping-particle":"","parse-names":false,"suffix":""},{"dropping-particle":"","family":"Dauge","given":"Franck R. F.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3","issued":{"date-parts":[["2017","2","1"]]},"page":"293-302","publisher":"Pergamon","title":"Can commercial low-cost sensor platforms contribute to air quality monitoring and exposure estimates?","type":"article-journal","volume":"99"},"uris":["http://www.mendeley.com/documents/?uuid=faf5df2b-12de-404d-9a81-6afd516d1fb8"]},{"id":"ITEM-4","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4","issued":{"date-parts":[["2015"]]},"page":"537-547","publisher":"Elsevier B.V.","title":"On the feasibility of measuring urban air pollution by wireless distributed sensor networks","type":"article-journal","volume":"502"},"uris":["http://www.mendeley.com/documents/?uuid=419a29ee-8aa9-41f6-b475-6301473fec15","http://www.mendeley.com/documents/?uuid=58de12c9-8731-42fc-b429-c10984e8f025"]},{"id":"ITEM-5","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5","issued":{"date-parts":[["2015"]]},"page":"8-16","publisher":"Elsevier B.V.","title":"The effect of ego-motion on environmental monitoring","type":"article-journal","volume":"533"},"uris":["http://www.mendeley.com/documents/?uuid=c8479808-8afd-40c8-9fb4-a797253c03b1","http://www.mendeley.com/documents/?uuid=26d84260-a726-4860-9082-8e8fffe3bc6e","http://www.mendeley.com/documents/?uuid=52ad0959-73d5-4e4e-9e98-b8dd8f8e1e61"]}],"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56"/>
    <w:bookmarkEnd w:id="57"/>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58" w:name="_Toc14991877"/>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58"/>
      <w:r w:rsidR="00E23FB9" w:rsidRPr="00A10451">
        <w:rPr>
          <w:rFonts w:hint="cs"/>
        </w:rPr>
        <w:t xml:space="preserve"> </w:t>
      </w:r>
    </w:p>
    <w:p w14:paraId="0E9C7F06" w14:textId="3E4521EF"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7B0BA7">
        <w:rPr>
          <w:rFonts w:cs="David"/>
          <w:color w:val="000000" w:themeColor="text1"/>
        </w:rPr>
        <w:instrText>ADDIN CSL_CITATION {"citationItems":[{"id":"ITEM-1","itemData":{"DOI":"10.1007/978-3-319-89935-0_5","author":[{"dropping-particle":"","family":"Nebenzal","given":"Asaf","non-dropping-particle":"","parse-names":false,"suffix":""},{"dropping-particle":"","family":"Fishbain","given":"Barak","non-dropping-particle":"","parse-names":false,"suffix":""}],"id":"ITEM-1","issued":{"date-parts":[["2017"]]},"page":"51-60","title":"Hough-Transform-Based Interpolation Scheme for Generating Accurate Dense Spatial Maps of Air Pollutants from Sparse Sensing","type":"chapter"},"uris":["http://www.mendeley.com/documents/?uuid=14c537c6-1b1a-300d-a980-1a448fec5cbc"]}],"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7B0BA7">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20"]]},"page":"127-133","title":"A Review of Land-use Regression Models for Characterizing Intraurban Air Pollution Exposure","type":"article-journal","volume":"19"},"uris":["http://www.mendeley.com/documents/?uuid=3d42b1fd-1910-3326-8e0f-85bcd568c15e"]}],"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541E6B30"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7B0BA7">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http://www.mendeley.com/documents/?uuid=c5965562-7972-4562-b91a-306171ecffc5"]}],"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7B0BA7">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http://www.mendeley.com/documents/?uuid=31eaa12d-b1ee-4322-8a61-72a57500fbb9"]}],"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commentRangeStart w:id="59"/>
      <w:ins w:id="60" w:author="Barak Fishbain" w:date="2019-07-29T22:20:00Z">
        <w:r w:rsidR="00991377">
          <w:rPr>
            <w:rFonts w:cs="David"/>
            <w:color w:val="000000" w:themeColor="text1"/>
          </w:rPr>
          <w:t>Regardless of the method used for generatin</w:t>
        </w:r>
      </w:ins>
      <w:ins w:id="61" w:author="Barak Fishbain" w:date="2019-07-29T22:21:00Z">
        <w:r w:rsidR="00991377">
          <w:rPr>
            <w:rFonts w:cs="David"/>
            <w:color w:val="000000" w:themeColor="text1"/>
          </w:rPr>
          <w:t>g the dense pollution maps, they all rely on the input they receive from the sensors</w:t>
        </w:r>
      </w:ins>
      <w:ins w:id="62" w:author="Barak Fishbain" w:date="2019-07-29T22:22:00Z">
        <w:r w:rsidR="00991377">
          <w:rPr>
            <w:rFonts w:cs="David"/>
            <w:color w:val="000000" w:themeColor="text1"/>
          </w:rPr>
          <w:t>.</w:t>
        </w:r>
      </w:ins>
      <w:ins w:id="63" w:author="Barak Fishbain" w:date="2019-07-29T22:21:00Z">
        <w:r w:rsidR="00991377">
          <w:rPr>
            <w:rFonts w:cs="David"/>
            <w:color w:val="000000" w:themeColor="text1"/>
          </w:rPr>
          <w:t xml:space="preserve"> </w:t>
        </w:r>
      </w:ins>
      <w:ins w:id="64" w:author="Barak Fishbain" w:date="2019-07-29T22:22:00Z">
        <w:r w:rsidR="00991377">
          <w:rPr>
            <w:rFonts w:cs="David"/>
            <w:color w:val="000000" w:themeColor="text1"/>
          </w:rPr>
          <w:t>T</w:t>
        </w:r>
      </w:ins>
      <w:ins w:id="65" w:author="Barak Fishbain" w:date="2019-07-29T22:21:00Z">
        <w:r w:rsidR="00991377">
          <w:rPr>
            <w:rFonts w:cs="David"/>
            <w:color w:val="000000" w:themeColor="text1"/>
          </w:rPr>
          <w:t>hus</w:t>
        </w:r>
      </w:ins>
      <w:ins w:id="66" w:author="Barak Fishbain" w:date="2019-07-29T22:22:00Z">
        <w:r w:rsidR="00991377">
          <w:rPr>
            <w:rFonts w:cs="David"/>
            <w:color w:val="000000" w:themeColor="text1"/>
          </w:rPr>
          <w:t>,</w:t>
        </w:r>
      </w:ins>
      <w:ins w:id="67" w:author="Barak Fishbain" w:date="2019-07-29T22:21:00Z">
        <w:r w:rsidR="00991377">
          <w:rPr>
            <w:rFonts w:cs="David"/>
            <w:color w:val="000000" w:themeColor="text1"/>
          </w:rPr>
          <w:t xml:space="preserve"> sub</w:t>
        </w:r>
      </w:ins>
      <w:ins w:id="68" w:author="Barak Fishbain" w:date="2019-07-29T22:22:00Z">
        <w:r w:rsidR="00991377">
          <w:rPr>
            <w:rFonts w:cs="David"/>
            <w:color w:val="000000" w:themeColor="text1"/>
          </w:rPr>
          <w:t xml:space="preserve">-optimal deployment on the sensors hinders air-pollution </w:t>
        </w:r>
      </w:ins>
      <w:ins w:id="69" w:author="Barak Fishbain" w:date="2019-07-29T22:23:00Z">
        <w:r w:rsidR="00E26158">
          <w:rPr>
            <w:rFonts w:cs="David"/>
            <w:color w:val="000000" w:themeColor="text1"/>
          </w:rPr>
          <w:t>accurate description.</w:t>
        </w:r>
        <w:commentRangeEnd w:id="59"/>
        <w:r w:rsidR="00E26158">
          <w:rPr>
            <w:rStyle w:val="CommentReference"/>
          </w:rPr>
          <w:commentReference w:id="59"/>
        </w:r>
        <w:r w:rsidR="00E26158">
          <w:rPr>
            <w:rFonts w:cs="David"/>
            <w:color w:val="000000" w:themeColor="text1"/>
          </w:rPr>
          <w:t xml:space="preserve"> </w:t>
        </w:r>
      </w:ins>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70" w:name="_Toc14991878"/>
      <w:r w:rsidRPr="00A10451">
        <w:rPr>
          <w:rFonts w:hint="cs"/>
        </w:rPr>
        <w:t>Source term estimation</w:t>
      </w:r>
      <w:bookmarkEnd w:id="70"/>
    </w:p>
    <w:p w14:paraId="0F73E9B2" w14:textId="567AD1F1"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7B0BA7">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http://www.mendeley.com/documents/?uuid=a522e64e-25ad-43bc-b29d-f2e5e673c183"]},{"id":"ITEM-2","itemData":{"DOI":"10.1111/j.1539-6924.2006.00870.x","ISSN":"0272-4332","author":[{"dropping-particle":"","family":"Kerret","given":"Dorit","non-dropping-particle":"","parse-names":false,"suffix":""},{"dropping-particle":"","family":"Gray","given":"George M.","non-dropping-particle":"","parse-names":false,"suffix":""}],"container-title":"Risk Analysis","id":"ITEM-2","issue":"1","issued":{"date-parts":[["2007","2","1"]]},"page":"203-223","publisher":"John Wiley &amp; Sons, Ltd (10.1111)","title":"What Do We Learn from Emissions Reporting? Analytical Considerations and Comparison of Pollutant Release and Transfer Registers in the United States, Canada, England, and Australia","type":"article-journal","volume":"27"},"uris":["http://www.mendeley.com/documents/?uuid=2e83d3a4-e14e-3560-8e2d-7be540868158"]},{"id":"ITEM-3","itemData":{"DOI":"10.1002/csr.148","ISSN":"15353958","author":[{"dropping-particle":"","family":"Sullivan","given":"Rory","non-dropping-particle":"","parse-names":false,"suffix":""},{"dropping-particle":"","family":"Gouldson","given":"Andy","non-dropping-particle":"","parse-names":false,"suffix":""}],"container-title":"Corporate Social Responsibility and Environmental Management","id":"ITEM-3","issue":"5","issued":{"date-parts":[["2007","12","1"]]},"page":"263-273","publisher":"John Wiley &amp; Sons, Ltd","title":"Pollutant release and transfer registers: examining the value of government-led reporting on corporate environmental performance","type":"article-journal","volume":"14"},"uris":["http://www.mendeley.com/documents/?uuid=0fa7e27a-5dfe-3c73-9e2b-fb475e428e3f"]}],"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13A206E7"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E26158">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http://www.mendeley.com/documents/?uuid=6c901aab-eb4a-430e-b8df-5ac04c4a281f"]},{"id":"ITEM-2","itemData":{"DOI":"10.1007/978-3-319-89935-0_5","ISBN":"9783319899343","ISSN":"18684238","abstract":"© IFIP International Federation for Information Processing 2017 Published by Springer International Publishing AG 2017. All rights reserved. Air pollution is a significant health risk factor and causes many negative effects on the environment. Thus, arises the need for studying and assessing air-quality. Today, air-pollution assessment is mostly based on data acquired from Air Quality Monitoring (AQM) stations. These AQM stations provide continuous measurements and considered to be accurate; however, they are expensive to build and operate, thus scattered sparingly. To cope with this limitation, typically, the information obtained from those measurements is generalized with interpolation methods such as IDW or Kriging. Yet, the mathematical basis of those schemes defines that pollution extremum values are obtained at the measuring points. In addition, they are not considering the location of the pollution source or any physicochemical characteristics of pollutant hence do not reveal the real spatial air-pollution patterns. This research introduces a new interpolation scheme which breaks the interpolation process into two stages. At the first stage, the source of pollution and its estimated emission rate are inferred through a detection procedure which is based on the Hough Transform. At the second stage, based on the detected source location and emission, spatial dense pollution maps are created. The method requires, for its computation, to assume a dispersion model. To this end, any model can be used as sophisticated as it may be. Spatial maps created with simplified dispersion models in a computational simulation, show that the suggested interpolation scheme manages to create more accurate and more physically reasonable maps than the state-of-the-art.","author":[{"dropping-particle":"","family":"Nebenzal","given":"Asaf","non-dropping-particle":"","parse-names":false,"suffix":""},{"dropping-particle":"","family":"Fishbain","given":"Barak","non-dropping-particle":"","parse-names":false,"suffix":""}],"container-title":"International Federation for Information Processing (IFIP) Advances in Information and Communication Technology.","id":"ITEM-2","issued":{"date-parts":[["2018"]]},"page":"51-60","title":"Hough-based Interpolation Scheme for Generating Accurate Dense Spatial Maps of Air Pollutants from Sparse Sensing","type":"article-journal","volume":"507"},"uris":["http://www.mendeley.com/documents/?uuid=9780fecd-4f32-4b66-bbef-7f48adf55101"]}],"mendeley":{"formattedCitation":"[23], [24]","plainTextFormattedCitation":"[23], [24]","previouslyFormattedCitation":"[23], [24]"},"properties":{"noteIndex":0},"schema":"https://github.com/citation-style-language/schema/raw/master/csl-citation.json"}</w:instrText>
      </w:r>
      <w:r w:rsidR="00D732FE" w:rsidRPr="00A10451">
        <w:rPr>
          <w:rFonts w:cs="David" w:hint="cs"/>
          <w:color w:val="000000"/>
        </w:rPr>
        <w:fldChar w:fldCharType="separate"/>
      </w:r>
      <w:r w:rsidR="00E26158" w:rsidRPr="00E26158">
        <w:rPr>
          <w:rFonts w:cs="David"/>
          <w:noProof/>
          <w:color w:val="000000"/>
        </w:rPr>
        <w:t>[23], [24]</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commentRangeStart w:id="71"/>
      <w:ins w:id="72" w:author="Barak Fishbain" w:date="2019-07-29T22:29:00Z">
        <w:r w:rsidR="00E26158">
          <w:rPr>
            <w:rFonts w:cs="David"/>
            <w:color w:val="000000" w:themeColor="text1"/>
          </w:rPr>
          <w:t>Similarly to the sparse representation problem, the WDESN’s input has a dr</w:t>
        </w:r>
      </w:ins>
      <w:ins w:id="73" w:author="Barak Fishbain" w:date="2019-07-29T22:30:00Z">
        <w:r w:rsidR="00E26158">
          <w:rPr>
            <w:rFonts w:cs="David"/>
            <w:color w:val="000000" w:themeColor="text1"/>
          </w:rPr>
          <w:t xml:space="preserve">amatical impact on the accuracy of STE methodologies, and thus, sensors’ location allocation </w:t>
        </w:r>
      </w:ins>
      <w:ins w:id="74" w:author="Barak Fishbain" w:date="2019-07-29T22:31:00Z">
        <w:r w:rsidR="00E26158">
          <w:rPr>
            <w:rFonts w:cs="David"/>
            <w:color w:val="000000" w:themeColor="text1"/>
          </w:rPr>
          <w:fldChar w:fldCharType="begin" w:fldLock="1"/>
        </w:r>
      </w:ins>
      <w:r w:rsidR="00900430">
        <w:rPr>
          <w:rFonts w:cs="David"/>
          <w:color w:val="000000" w:themeColor="text1"/>
        </w:rPr>
        <w:instrText>ADDIN CSL_CITATION {"citationItems":[{"id":"ITEM-1","itemData":{"DOI":"10.1016/j.atmosenv.2004.06.049","ISBN":"1352-2310","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6c7df13c-cc7c-4f31-a907-422bdcbae2e9"]}],"mendeley":{"formattedCitation":"[25]","plainTextFormattedCitation":"[25]","previouslyFormattedCitation":"[25]"},"properties":{"noteIndex":0},"schema":"https://github.com/citation-style-language/schema/raw/master/csl-citation.json"}</w:instrText>
      </w:r>
      <w:r w:rsidR="00E26158">
        <w:rPr>
          <w:rFonts w:cs="David"/>
          <w:color w:val="000000" w:themeColor="text1"/>
        </w:rPr>
        <w:fldChar w:fldCharType="separate"/>
      </w:r>
      <w:r w:rsidR="00E26158" w:rsidRPr="00E26158">
        <w:rPr>
          <w:rFonts w:cs="David"/>
          <w:noProof/>
          <w:color w:val="000000" w:themeColor="text1"/>
        </w:rPr>
        <w:t>[25]</w:t>
      </w:r>
      <w:ins w:id="75" w:author="Barak Fishbain" w:date="2019-07-29T22:31:00Z">
        <w:r w:rsidR="00E26158">
          <w:rPr>
            <w:rFonts w:cs="David"/>
            <w:color w:val="000000" w:themeColor="text1"/>
          </w:rPr>
          <w:fldChar w:fldCharType="end"/>
        </w:r>
        <w:r w:rsidR="00E26158">
          <w:rPr>
            <w:rFonts w:cs="David"/>
            <w:color w:val="000000" w:themeColor="text1"/>
          </w:rPr>
          <w:t xml:space="preserve"> problem is a major factor that must be a</w:t>
        </w:r>
      </w:ins>
      <w:ins w:id="76" w:author="Barak Fishbain" w:date="2019-07-29T22:32:00Z">
        <w:r w:rsidR="00E26158">
          <w:rPr>
            <w:rFonts w:cs="David"/>
            <w:color w:val="000000" w:themeColor="text1"/>
          </w:rPr>
          <w:t>ddressed</w:t>
        </w:r>
        <w:commentRangeEnd w:id="71"/>
        <w:r w:rsidR="00E26158">
          <w:rPr>
            <w:rStyle w:val="CommentReference"/>
          </w:rPr>
          <w:commentReference w:id="71"/>
        </w:r>
        <w:r w:rsidR="00E26158">
          <w:rPr>
            <w:rFonts w:cs="David"/>
            <w:color w:val="000000" w:themeColor="text1"/>
          </w:rPr>
          <w:t xml:space="preserve">. </w:t>
        </w:r>
      </w:ins>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77" w:name="_Toc14991879"/>
      <w:r>
        <w:t>N</w:t>
      </w:r>
      <w:r w:rsidR="00E773DD" w:rsidRPr="00A10451">
        <w:rPr>
          <w:rFonts w:hint="cs"/>
        </w:rPr>
        <w:t>etwork deployment</w:t>
      </w:r>
      <w:bookmarkEnd w:id="77"/>
    </w:p>
    <w:p w14:paraId="32737F91" w14:textId="237D203B" w:rsidR="001E61E8" w:rsidRDefault="001E61E8" w:rsidP="00E87BA7">
      <w:pPr>
        <w:ind w:right="-2"/>
        <w:rPr>
          <w:rFonts w:cs="David"/>
          <w:color w:val="000000"/>
        </w:rPr>
      </w:pPr>
      <w:bookmarkStart w:id="78" w:name="OLE_LINK122"/>
      <w:bookmarkStart w:id="79"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78"/>
    <w:bookmarkEnd w:id="79"/>
    <w:p w14:paraId="5083CDB4" w14:textId="5260AEB9"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ins w:id="80" w:author="Barak Fishbain" w:date="2019-07-29T22:33:00Z">
        <w:r w:rsidR="00767A81">
          <w:rPr>
            <w:rFonts w:cs="David"/>
            <w:color w:val="000000"/>
          </w:rPr>
          <w:t xml:space="preserve">an easier task through </w:t>
        </w:r>
      </w:ins>
      <w:del w:id="81" w:author="Barak Fishbain" w:date="2019-07-29T22:33:00Z">
        <w:r w:rsidRPr="003039CC" w:rsidDel="00767A81">
          <w:rPr>
            <w:rFonts w:cs="David" w:hint="cs"/>
            <w:color w:val="000000"/>
          </w:rPr>
          <w:delText>.</w:delText>
        </w:r>
      </w:del>
      <w:del w:id="82" w:author="Barak Fishbain" w:date="2019-07-29T22:34:00Z">
        <w:r w:rsidRPr="003039CC" w:rsidDel="00767A81">
          <w:rPr>
            <w:rFonts w:cs="David" w:hint="cs"/>
            <w:color w:val="000000"/>
          </w:rPr>
          <w:delText> </w:delText>
        </w:r>
        <w:r w:rsidRPr="003039CC" w:rsidDel="00767A81">
          <w:rPr>
            <w:rFonts w:cs="David"/>
            <w:color w:val="000000"/>
          </w:rPr>
          <w:delText>All that is required is the</w:delText>
        </w:r>
      </w:del>
      <w:ins w:id="83" w:author="Barak Fishbain" w:date="2019-07-29T22:34:00Z">
        <w:r w:rsidR="00767A81">
          <w:rPr>
            <w:rFonts w:cs="David"/>
            <w:color w:val="000000"/>
          </w:rPr>
          <w:t>a</w:t>
        </w:r>
      </w:ins>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ins w:id="84" w:author="Barak Fishbain" w:date="2019-07-29T22:34:00Z">
        <w:r w:rsidR="00767A81">
          <w:rPr>
            <w:rFonts w:cs="David"/>
            <w:color w:val="000000"/>
          </w:rPr>
          <w:t xml:space="preserve">a </w:t>
        </w:r>
      </w:ins>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85" w:name="OLE_LINK66"/>
      <w:bookmarkStart w:id="86" w:name="OLE_LINK67"/>
      <w:r w:rsidR="000B0FAE">
        <w:t>severe</w:t>
      </w:r>
      <w:r w:rsidR="00AE467C">
        <w:t xml:space="preserve"> </w:t>
      </w:r>
      <w:bookmarkEnd w:id="85"/>
      <w:bookmarkEnd w:id="86"/>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87" w:name="OLE_LINK20"/>
      <w:bookmarkStart w:id="88" w:name="OLE_LINK21"/>
      <w:r w:rsidR="00AE467C">
        <w:t>industrial sites</w:t>
      </w:r>
      <w:bookmarkEnd w:id="87"/>
      <w:bookmarkEnd w:id="88"/>
      <w:r w:rsidR="0093363E">
        <w:t>,</w:t>
      </w:r>
      <w:r w:rsidR="00AE467C">
        <w:t xml:space="preserve"> sensor locations may be limited due to economic and </w:t>
      </w:r>
      <w:r w:rsidR="004B423C">
        <w:t>practical</w:t>
      </w:r>
      <w:r w:rsidR="00AE467C">
        <w:t xml:space="preserve"> considerations.</w:t>
      </w:r>
    </w:p>
    <w:p w14:paraId="42255062" w14:textId="52726FA1"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w:t>
      </w:r>
      <w:ins w:id="89" w:author="Barak Fishbain" w:date="2019-07-29T22:35:00Z">
        <w:r w:rsidR="00767A81">
          <w:t>in the sources, emissions and meteorological configurations</w:t>
        </w:r>
      </w:ins>
      <w:del w:id="90" w:author="Barak Fishbain" w:date="2019-07-29T22:35:00Z">
        <w:r w:rsidDel="00767A81">
          <w:delText xml:space="preserve">regarding the number of </w:delText>
        </w:r>
        <w:r w:rsidR="000D306C" w:rsidDel="00767A81">
          <w:delText>sources</w:delText>
        </w:r>
      </w:del>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del w:id="91" w:author="Barak Fishbain" w:date="2019-07-29T22:36:00Z">
        <w:r w:rsidR="001121FA" w:rsidDel="00767A81">
          <w:delText>taken into account</w:delText>
        </w:r>
      </w:del>
      <w:ins w:id="92" w:author="Barak Fishbain" w:date="2019-07-29T22:36:00Z">
        <w:r w:rsidR="00767A81">
          <w:t>considered</w:t>
        </w:r>
      </w:ins>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0B3152BA" w:rsidR="00FD0F83" w:rsidRDefault="00EE55DF" w:rsidP="00E87BA7">
      <w:pPr>
        <w:ind w:right="-2"/>
        <w:rPr>
          <w:rFonts w:cs="David"/>
          <w:color w:val="FF0000"/>
        </w:rPr>
      </w:pPr>
      <w:r w:rsidRPr="00FF6192">
        <w:rPr>
          <w:rFonts w:cs="David"/>
          <w:color w:val="FF0000"/>
        </w:rPr>
        <w:tab/>
      </w:r>
      <w:bookmarkStart w:id="93" w:name="OLE_LINK146"/>
      <w:bookmarkStart w:id="94" w:name="OLE_LINK147"/>
    </w:p>
    <w:p w14:paraId="44E14C94" w14:textId="044DF80B" w:rsidR="00AE467C" w:rsidRPr="00264563" w:rsidRDefault="00CE7625" w:rsidP="00767A81">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ins w:id="95" w:author="Barak Fishbain" w:date="2019-07-29T22:36:00Z">
        <w:r w:rsidR="00767A81">
          <w:rPr>
            <w:rFonts w:cs="David"/>
            <w:color w:val="000000" w:themeColor="text1"/>
          </w:rPr>
          <w:t xml:space="preserve">to explore and investigate the theoretical and practical aspects of </w:t>
        </w:r>
      </w:ins>
      <w:del w:id="96" w:author="Barak Fishbain" w:date="2019-07-29T22:36:00Z">
        <w:r w:rsidRPr="00C61461" w:rsidDel="00767A81">
          <w:rPr>
            <w:rFonts w:cs="David" w:hint="cs"/>
            <w:color w:val="000000" w:themeColor="text1"/>
          </w:rPr>
          <w:delText>a</w:delText>
        </w:r>
        <w:r w:rsidR="003D3F70" w:rsidRPr="00C61461" w:rsidDel="00767A81">
          <w:rPr>
            <w:rFonts w:cs="David" w:hint="cs"/>
            <w:color w:val="000000" w:themeColor="text1"/>
          </w:rPr>
          <w:delText xml:space="preserve"> </w:delText>
        </w:r>
      </w:del>
      <w:r w:rsidR="003D3F70" w:rsidRPr="00C61461">
        <w:rPr>
          <w:rFonts w:cs="David" w:hint="cs"/>
          <w:color w:val="000000" w:themeColor="text1"/>
        </w:rPr>
        <w:t>multi-objective</w:t>
      </w:r>
      <w:r w:rsidR="004B7699" w:rsidRPr="00C61461">
        <w:rPr>
          <w:rFonts w:cs="David" w:hint="cs"/>
          <w:color w:val="000000" w:themeColor="text1"/>
        </w:rPr>
        <w:t xml:space="preserve"> optimization model</w:t>
      </w:r>
      <w:ins w:id="97" w:author="Barak Fishbain" w:date="2019-07-29T22:36:00Z">
        <w:r w:rsidR="00767A81">
          <w:rPr>
            <w:rFonts w:cs="David"/>
            <w:color w:val="000000" w:themeColor="text1"/>
          </w:rPr>
          <w:t>s</w:t>
        </w:r>
      </w:ins>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98" w:name="OLE_LINK162"/>
      <w:bookmarkStart w:id="99"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93"/>
    <w:bookmarkEnd w:id="94"/>
    <w:bookmarkEnd w:id="98"/>
    <w:bookmarkEnd w:id="99"/>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RDefault="006534E6" w:rsidP="00E87BA7"/>
    <w:p w14:paraId="4F7F0270" w14:textId="77777777" w:rsidR="006534E6" w:rsidRPr="00410CF7" w:rsidRDefault="006534E6" w:rsidP="00E87BA7"/>
    <w:p w14:paraId="385C37A1" w14:textId="0B4624E7" w:rsidR="000C78D0" w:rsidRDefault="000C78D0" w:rsidP="00E87BA7"/>
    <w:p w14:paraId="1D02761B" w14:textId="0279A887" w:rsidR="00464C33" w:rsidRDefault="00464C33" w:rsidP="00E87BA7"/>
    <w:p w14:paraId="1042F7CC" w14:textId="77777777" w:rsidR="00464C33" w:rsidRPr="000C78D0" w:rsidRDefault="00464C33" w:rsidP="00E87BA7"/>
    <w:p w14:paraId="79A55EC5" w14:textId="065188CA" w:rsidR="00F229D5" w:rsidRDefault="00B011EB" w:rsidP="0089641E">
      <w:pPr>
        <w:pStyle w:val="Heading1"/>
      </w:pPr>
      <w:bookmarkStart w:id="100" w:name="_Toc14991880"/>
      <w:r w:rsidRPr="00A10451">
        <w:rPr>
          <w:rFonts w:hint="cs"/>
        </w:rPr>
        <w:t xml:space="preserve">Research </w:t>
      </w:r>
      <w:r w:rsidR="00526881">
        <w:t>hypothes</w:t>
      </w:r>
      <w:r w:rsidR="00FC31F8">
        <w:t>i</w:t>
      </w:r>
      <w:r w:rsidR="00526881">
        <w:t xml:space="preserve">s and </w:t>
      </w:r>
      <w:r w:rsidRPr="00A10451">
        <w:rPr>
          <w:rFonts w:hint="cs"/>
        </w:rPr>
        <w:t>objectives</w:t>
      </w:r>
      <w:bookmarkEnd w:id="100"/>
      <w:r w:rsidR="00B139E0" w:rsidRPr="00A10451">
        <w:rPr>
          <w:rFonts w:hint="cs"/>
        </w:rPr>
        <w:t xml:space="preserve"> </w:t>
      </w:r>
    </w:p>
    <w:p w14:paraId="2906165A" w14:textId="64F9AE1B" w:rsidR="002055D3" w:rsidRDefault="00CF5CB6" w:rsidP="00E87BA7">
      <w:pPr>
        <w:pStyle w:val="Heading2"/>
      </w:pPr>
      <w:bookmarkStart w:id="101" w:name="_Toc14991881"/>
      <w:r>
        <w:t xml:space="preserve">Research </w:t>
      </w:r>
      <w:r w:rsidR="00107D43">
        <w:t>h</w:t>
      </w:r>
      <w:r>
        <w:t>ypothesis</w:t>
      </w:r>
      <w:bookmarkEnd w:id="101"/>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102" w:name="OLE_LINK144"/>
      <w:bookmarkStart w:id="103"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104" w:name="_Toc14991882"/>
      <w:bookmarkEnd w:id="102"/>
      <w:bookmarkEnd w:id="103"/>
      <w:r>
        <w:t>Research objectives</w:t>
      </w:r>
      <w:bookmarkEnd w:id="104"/>
    </w:p>
    <w:p w14:paraId="6F9266CC" w14:textId="5E961132" w:rsidR="0008513F" w:rsidRPr="00A43B11" w:rsidRDefault="00F06DF2" w:rsidP="00E87BA7">
      <w:pPr>
        <w:pStyle w:val="Default"/>
        <w:spacing w:line="360" w:lineRule="auto"/>
        <w:jc w:val="both"/>
        <w:rPr>
          <w:color w:val="FF0000"/>
        </w:rPr>
      </w:pPr>
      <w:bookmarkStart w:id="105" w:name="OLE_LINK148"/>
      <w:bookmarkStart w:id="106"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105"/>
    <w:bookmarkEnd w:id="106"/>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107" w:name="OLE_LINK34"/>
      <w:bookmarkStart w:id="108" w:name="OLE_LINK35"/>
      <w:bookmarkStart w:id="109" w:name="OLE_LINK154"/>
      <w:bookmarkStart w:id="110"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107"/>
      <w:bookmarkEnd w:id="108"/>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111" w:name="OLE_LINK172"/>
      <w:bookmarkStart w:id="112" w:name="OLE_LINK173"/>
      <w:bookmarkEnd w:id="109"/>
      <w:bookmarkEnd w:id="110"/>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w:t>
      </w:r>
      <w:r w:rsidR="00311F2A">
        <w:lastRenderedPageBreak/>
        <w:t>(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111"/>
    <w:bookmarkEnd w:id="112"/>
    <w:p w14:paraId="0E4F25C3" w14:textId="77777777" w:rsidR="00A33910" w:rsidRPr="00A33910" w:rsidRDefault="00A33910" w:rsidP="00E87BA7"/>
    <w:p w14:paraId="48B8A394" w14:textId="2BF649FE" w:rsidR="00B011EB" w:rsidRPr="00A10451" w:rsidRDefault="00B011EB" w:rsidP="0089641E">
      <w:pPr>
        <w:pStyle w:val="Heading1"/>
      </w:pPr>
      <w:bookmarkStart w:id="113" w:name="_Toc14991883"/>
      <w:r w:rsidRPr="00A10451">
        <w:rPr>
          <w:rFonts w:hint="cs"/>
        </w:rPr>
        <w:t>Research contribution</w:t>
      </w:r>
      <w:bookmarkEnd w:id="113"/>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B10D959"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w:t>
      </w:r>
      <w:ins w:id="114" w:author="Barak Fishbain" w:date="2019-07-29T22:40:00Z">
        <w:r w:rsidR="00767A81">
          <w:t xml:space="preserve">mathematical and </w:t>
        </w:r>
      </w:ins>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115" w:name="OLE_LINK156"/>
      <w:bookmarkStart w:id="116"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115"/>
      <w:bookmarkEnd w:id="116"/>
    </w:p>
    <w:p w14:paraId="6D732D8D" w14:textId="04C55157"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w:t>
      </w:r>
      <w:ins w:id="117" w:author="Barak Fishbain" w:date="2019-07-29T22:41:00Z">
        <w:r w:rsidR="00767A81">
          <w:t>firstly offers an adaptive mecha</w:t>
        </w:r>
      </w:ins>
      <w:ins w:id="118" w:author="Barak Fishbain" w:date="2019-07-29T22:42:00Z">
        <w:r w:rsidR="00767A81">
          <w:t xml:space="preserve">nism, which </w:t>
        </w:r>
      </w:ins>
      <w:r w:rsidR="00323176">
        <w:t xml:space="preserve">considers the time-varying </w:t>
      </w:r>
      <w:ins w:id="119" w:author="Barak Fishbain" w:date="2019-07-29T22:42:00Z">
        <w:r w:rsidR="00767A81">
          <w:t xml:space="preserve">pollution and </w:t>
        </w:r>
      </w:ins>
      <w:r w:rsidR="00A76B4F">
        <w:t xml:space="preserve">meteorological conditions </w:t>
      </w:r>
      <w:r w:rsidR="005B294C">
        <w:t xml:space="preserve">that </w:t>
      </w:r>
      <w:del w:id="120" w:author="Barak Fishbain" w:date="2019-07-29T22:42:00Z">
        <w:r w:rsidR="00FE3565" w:rsidDel="00767A81">
          <w:delText xml:space="preserve"> </w:delText>
        </w:r>
        <w:r w:rsidR="00C326F8" w:rsidDel="00767A81">
          <w:delText xml:space="preserve"> </w:delText>
        </w:r>
      </w:del>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20CE1DF2" w:rsidR="00C243DF" w:rsidDel="00767A81" w:rsidRDefault="00C243DF" w:rsidP="00E87BA7">
      <w:pPr>
        <w:rPr>
          <w:del w:id="121" w:author="Barak Fishbain" w:date="2019-07-29T22:42:00Z"/>
          <w:rFonts w:cs="David"/>
        </w:rPr>
      </w:pPr>
    </w:p>
    <w:p w14:paraId="75CE353E" w14:textId="1E5F8E41" w:rsidR="00A33910" w:rsidDel="00767A81" w:rsidRDefault="00A33910" w:rsidP="0089641E">
      <w:pPr>
        <w:pStyle w:val="Heading1"/>
        <w:numPr>
          <w:ilvl w:val="0"/>
          <w:numId w:val="0"/>
        </w:numPr>
        <w:ind w:left="432"/>
        <w:rPr>
          <w:del w:id="122" w:author="Barak Fishbain" w:date="2019-07-29T22:42:00Z"/>
        </w:rPr>
      </w:pPr>
    </w:p>
    <w:p w14:paraId="0985420A" w14:textId="52E11613" w:rsidR="00A33910" w:rsidDel="00767A81" w:rsidRDefault="00A33910" w:rsidP="00E87BA7">
      <w:pPr>
        <w:rPr>
          <w:del w:id="123" w:author="Barak Fishbain" w:date="2019-07-29T22:42:00Z"/>
        </w:rPr>
      </w:pPr>
    </w:p>
    <w:p w14:paraId="269BF784" w14:textId="2018B52A" w:rsidR="00A33910" w:rsidDel="00767A81" w:rsidRDefault="00A33910" w:rsidP="00E87BA7">
      <w:pPr>
        <w:rPr>
          <w:del w:id="124" w:author="Barak Fishbain" w:date="2019-07-29T22:42:00Z"/>
        </w:rPr>
      </w:pPr>
    </w:p>
    <w:p w14:paraId="0BBEB4CD" w14:textId="6EEAD310" w:rsidR="00A33910" w:rsidDel="00767A81" w:rsidRDefault="00A33910" w:rsidP="00E87BA7">
      <w:pPr>
        <w:rPr>
          <w:del w:id="125" w:author="Barak Fishbain" w:date="2019-07-29T22:42:00Z"/>
        </w:rPr>
      </w:pPr>
    </w:p>
    <w:p w14:paraId="3E0211B9" w14:textId="41AFFF9A" w:rsidR="00A33910" w:rsidDel="00767A81" w:rsidRDefault="00A33910" w:rsidP="00E87BA7">
      <w:pPr>
        <w:rPr>
          <w:del w:id="126" w:author="Barak Fishbain" w:date="2019-07-29T22:42:00Z"/>
        </w:rPr>
      </w:pPr>
    </w:p>
    <w:p w14:paraId="6220F12B" w14:textId="17ED9B47" w:rsidR="00A33910" w:rsidDel="00767A81" w:rsidRDefault="00A33910" w:rsidP="00E87BA7">
      <w:pPr>
        <w:rPr>
          <w:del w:id="127" w:author="Barak Fishbain" w:date="2019-07-29T22:42:00Z"/>
        </w:rPr>
      </w:pPr>
    </w:p>
    <w:p w14:paraId="002BBD92" w14:textId="116AAE97" w:rsidR="00A33910" w:rsidDel="00767A81" w:rsidRDefault="00A33910" w:rsidP="00E87BA7">
      <w:pPr>
        <w:rPr>
          <w:del w:id="128" w:author="Barak Fishbain" w:date="2019-07-29T22:42:00Z"/>
        </w:rPr>
      </w:pPr>
    </w:p>
    <w:p w14:paraId="088E825F" w14:textId="44B88862" w:rsidR="00A33910" w:rsidDel="00767A81" w:rsidRDefault="00A33910" w:rsidP="00E87BA7">
      <w:pPr>
        <w:rPr>
          <w:del w:id="129" w:author="Barak Fishbain" w:date="2019-07-29T22:42:00Z"/>
        </w:rPr>
      </w:pPr>
    </w:p>
    <w:p w14:paraId="602E16C0" w14:textId="7654F3E9" w:rsidR="00A33910" w:rsidDel="00767A81" w:rsidRDefault="00A33910" w:rsidP="00E87BA7">
      <w:pPr>
        <w:rPr>
          <w:del w:id="130" w:author="Barak Fishbain" w:date="2019-07-29T22:42:00Z"/>
        </w:rPr>
      </w:pPr>
    </w:p>
    <w:p w14:paraId="200684F4" w14:textId="341E2975" w:rsidR="00A33910" w:rsidDel="00767A81" w:rsidRDefault="00A33910" w:rsidP="00E87BA7">
      <w:pPr>
        <w:rPr>
          <w:del w:id="131" w:author="Barak Fishbain" w:date="2019-07-29T22:42:00Z"/>
        </w:rPr>
      </w:pPr>
    </w:p>
    <w:p w14:paraId="40667D1E" w14:textId="04293211" w:rsidR="00A33910" w:rsidDel="00767A81" w:rsidRDefault="00A33910" w:rsidP="00E87BA7">
      <w:pPr>
        <w:rPr>
          <w:del w:id="132" w:author="Barak Fishbain" w:date="2019-07-29T22:42:00Z"/>
        </w:rPr>
      </w:pPr>
    </w:p>
    <w:p w14:paraId="00AC0852" w14:textId="3B72715F" w:rsidR="00A33910" w:rsidDel="00767A81" w:rsidRDefault="00A33910" w:rsidP="00E87BA7">
      <w:pPr>
        <w:rPr>
          <w:del w:id="133" w:author="Barak Fishbain" w:date="2019-07-29T22:42:00Z"/>
        </w:rPr>
      </w:pPr>
    </w:p>
    <w:p w14:paraId="4B4C7E9A" w14:textId="30741005" w:rsidR="00C11F79" w:rsidDel="00767A81" w:rsidRDefault="00C11F79" w:rsidP="00E87BA7">
      <w:pPr>
        <w:rPr>
          <w:del w:id="134" w:author="Barak Fishbain" w:date="2019-07-29T22:42:00Z"/>
        </w:rPr>
      </w:pPr>
    </w:p>
    <w:p w14:paraId="0166293D" w14:textId="6F9766BB" w:rsidR="00410CF7" w:rsidDel="00767A81" w:rsidRDefault="00410CF7" w:rsidP="00E87BA7">
      <w:pPr>
        <w:rPr>
          <w:del w:id="135" w:author="Barak Fishbain" w:date="2019-07-29T22:42:00Z"/>
        </w:rPr>
      </w:pPr>
    </w:p>
    <w:p w14:paraId="4DB2DCCA" w14:textId="1E4D08C0" w:rsidR="00410CF7" w:rsidRPr="00A33910" w:rsidDel="00767A81" w:rsidRDefault="00410CF7" w:rsidP="00E87BA7">
      <w:pPr>
        <w:rPr>
          <w:del w:id="136" w:author="Barak Fishbain" w:date="2019-07-29T22:42:00Z"/>
        </w:rPr>
      </w:pPr>
    </w:p>
    <w:p w14:paraId="5D7E0718" w14:textId="0D684FE8" w:rsidR="00D90ABC" w:rsidRPr="00A10451" w:rsidRDefault="00A678A6" w:rsidP="0089641E">
      <w:pPr>
        <w:pStyle w:val="Heading1"/>
      </w:pPr>
      <w:bookmarkStart w:id="137" w:name="_Toc14991884"/>
      <w:r w:rsidRPr="00A10451">
        <w:rPr>
          <w:rFonts w:hint="cs"/>
        </w:rPr>
        <w:t>Literature review</w:t>
      </w:r>
      <w:bookmarkEnd w:id="137"/>
    </w:p>
    <w:p w14:paraId="66A40561" w14:textId="3A767DE5" w:rsidR="004170D4" w:rsidRPr="00A10451" w:rsidRDefault="00471C6C" w:rsidP="00E87BA7">
      <w:pPr>
        <w:pStyle w:val="Heading2"/>
      </w:pPr>
      <w:bookmarkStart w:id="138" w:name="_Toc14991885"/>
      <w:r w:rsidRPr="00A10451">
        <w:rPr>
          <w:rFonts w:hint="cs"/>
        </w:rPr>
        <w:t>The problem of s</w:t>
      </w:r>
      <w:r w:rsidR="004170D4" w:rsidRPr="00A10451">
        <w:rPr>
          <w:rFonts w:hint="cs"/>
        </w:rPr>
        <w:t>ensors</w:t>
      </w:r>
      <w:r w:rsidR="002D0FC5">
        <w:t xml:space="preserve"> deployment</w:t>
      </w:r>
      <w:bookmarkEnd w:id="138"/>
    </w:p>
    <w:p w14:paraId="64CE4BF6" w14:textId="54477BD0"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900430">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http://www.mendeley.com/documents/?uuid=27e06e97-e2e3-45d7-b248-b753988f6be5"]}],"mendeley":{"formattedCitation":"[26]","plainTextFormattedCitation":"[26]","previouslyFormattedCitation":"[26]"},"properties":{"noteIndex":0},"schema":"https://github.com/citation-style-language/schema/raw/master/csl-citation.json"}</w:instrText>
      </w:r>
      <w:r w:rsidR="00FA79C2" w:rsidRPr="00A10451">
        <w:rPr>
          <w:rFonts w:cs="David" w:hint="cs"/>
        </w:rPr>
        <w:fldChar w:fldCharType="separate"/>
      </w:r>
      <w:r w:rsidR="00E26158" w:rsidRPr="00E26158">
        <w:rPr>
          <w:rFonts w:cs="David"/>
          <w:noProof/>
        </w:rPr>
        <w:t>[26]</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900430">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http://www.mendeley.com/documents/?uuid=94d56f78-f0b7-47e4-b2ca-0835c374b5ed"]}],"mendeley":{"formattedCitation":"[27]","plainTextFormattedCitation":"[27]","previouslyFormattedCitation":"[27]"},"properties":{"noteIndex":0},"schema":"https://github.com/citation-style-language/schema/raw/master/csl-citation.json"}</w:instrText>
      </w:r>
      <w:r w:rsidR="00EA6439" w:rsidRPr="00A10451">
        <w:rPr>
          <w:rFonts w:cs="David" w:hint="cs"/>
        </w:rPr>
        <w:fldChar w:fldCharType="separate"/>
      </w:r>
      <w:r w:rsidR="00E26158" w:rsidRPr="00E26158">
        <w:rPr>
          <w:rFonts w:cs="David"/>
          <w:noProof/>
        </w:rPr>
        <w:t>[27]</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900430">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8170a5c-31f7-4fd3-8783-3c1c310796ac"]}],"mendeley":{"formattedCitation":"[28]","plainTextFormattedCitation":"[28]","previouslyFormattedCitation":"[28]"},"properties":{"noteIndex":0},"schema":"https://github.com/citation-style-language/schema/raw/master/csl-citation.json"}</w:instrText>
      </w:r>
      <w:r w:rsidR="004979CC" w:rsidRPr="00A10451">
        <w:rPr>
          <w:rFonts w:cs="David" w:hint="cs"/>
        </w:rPr>
        <w:fldChar w:fldCharType="separate"/>
      </w:r>
      <w:r w:rsidR="00E26158" w:rsidRPr="00E26158">
        <w:rPr>
          <w:rFonts w:cs="David"/>
          <w:noProof/>
        </w:rPr>
        <w:t>[28]</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w:t>
      </w:r>
      <w:bookmarkStart w:id="139" w:name="_GoBack"/>
      <w:r w:rsidR="00B15C0D">
        <w:rPr>
          <w:rFonts w:cs="David"/>
        </w:rPr>
        <w:t xml:space="preserve">(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ins w:id="140" w:author="Barak Fishbain" w:date="2019-07-28T17:49:00Z">
        <w:r w:rsidR="007B0BA7">
          <w:rPr>
            <w:rFonts w:cs="David"/>
            <w:cs/>
          </w:rPr>
          <w:t>‎</w:t>
        </w:r>
        <w:r w:rsidR="007B0BA7">
          <w:rPr>
            <w:rFonts w:cs="David"/>
          </w:rPr>
          <w:t>4.3</w:t>
        </w:r>
      </w:ins>
      <w:del w:id="141" w:author="Barak Fishbain" w:date="2019-07-28T17:49:00Z">
        <w:r w:rsidR="0056587D" w:rsidDel="007B0BA7">
          <w:rPr>
            <w:rFonts w:cs="David"/>
            <w:cs/>
          </w:rPr>
          <w:delText>‎</w:delText>
        </w:r>
        <w:r w:rsidR="0056587D" w:rsidDel="007B0BA7">
          <w:rPr>
            <w:rFonts w:cs="David"/>
          </w:rPr>
          <w:delText>4</w:delText>
        </w:r>
        <w:r w:rsidR="0056587D" w:rsidDel="007B0BA7">
          <w:rPr>
            <w:rFonts w:cs="David"/>
          </w:rPr>
          <w:delText>.3</w:delText>
        </w:r>
      </w:del>
      <w:r w:rsidR="0021682C">
        <w:rPr>
          <w:rFonts w:cs="David"/>
        </w:rPr>
        <w:fldChar w:fldCharType="end"/>
      </w:r>
      <w:r w:rsidR="00B15C0D">
        <w:rPr>
          <w:rFonts w:cs="David"/>
        </w:rPr>
        <w:t>),</w:t>
      </w:r>
      <w:r w:rsidR="002300AE" w:rsidRPr="00A10451">
        <w:rPr>
          <w:rFonts w:cs="David" w:hint="cs"/>
        </w:rPr>
        <w:t xml:space="preserve"> </w:t>
      </w:r>
      <w:bookmarkEnd w:id="139"/>
      <w:r w:rsidR="002300AE" w:rsidRPr="00A10451">
        <w:rPr>
          <w:rFonts w:cs="David" w:hint="cs"/>
        </w:rPr>
        <w:t xml:space="preserve">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w:t>
      </w:r>
      <w:r w:rsidR="00610A52" w:rsidRPr="00A10451">
        <w:rPr>
          <w:rFonts w:cs="David" w:hint="cs"/>
        </w:rPr>
        <w:lastRenderedPageBreak/>
        <w:t>data directly to a centralized computer</w:t>
      </w:r>
      <w:r w:rsidR="00636F82" w:rsidRPr="00A10451">
        <w:rPr>
          <w:rFonts w:cs="David" w:hint="cs"/>
        </w:rPr>
        <w:t xml:space="preserve"> </w:t>
      </w:r>
      <w:r w:rsidR="00636F82" w:rsidRPr="00A10451">
        <w:rPr>
          <w:rFonts w:cs="David" w:hint="cs"/>
        </w:rPr>
        <w:fldChar w:fldCharType="begin" w:fldLock="1"/>
      </w:r>
      <w:r w:rsidR="00900430">
        <w:rPr>
          <w:rFonts w:cs="David"/>
        </w:rPr>
        <w:instrText>ADDIN CSL_CITATION {"citationItems":[{"id":"ITEM-1","itemData":{"DOI":"10.1016/j.scitotenv.2016.09.061","ISSN":"1879102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Cole-Hunter","given":"Tom","non-dropping-particle":"","parse-names":false,"suffix":""},{"dropping-particle":"","family":"Popoola","given":"Olalekan","non-dropping-particle":"","parse-names":false,"suffix":""},{"dropping-particle":"","family":"Broday","given":"David M.","non-dropping-particle":"","parse-names":false,"suffix":""},{"dropping-particle":"","family":"Iñiguez","given":"Tania Martinez","non-dropping-particle":"","parse-names":false,"suffix":""},{"dropping-particle":"","family":"Nieuwenhuijsen","given":"Mark","non-dropping-particle":"","parse-names":false,"suffix":""},{"dropping-particle":"","family":"Jovasevic-Stojanovic","given":"Milena","non-dropping-particle":"","parse-names":false,"suffix":""},{"dropping-particle":"","family":"Topalovic","given":"Dusan","non-dropping-particle":"","parse-names":false,"suffix":""},{"dropping-particle":"","family":"Jones","given":"Roderic L.","non-dropping-particle":"","parse-names":false,"suffix":""},{"dropping-particle":"","family":"Galea","given":"Karen S.","non-dropping-particle":"","parse-names":false,"suffix":""},{"dropping-particle":"","family":"Etzion","given":"Yael","non-dropping-particle":"","parse-names":false,"suffix":""},{"dropping-particle":"","family":"Kizel","given":"Fadi","non-dropping-particle":"","parse-names":false,"suffix":""},{"dropping-particle":"","family":"Golumbic","given":"Yaela N.","non-dropping-particle":"","parse-names":false,"suffix":""},{"dropping-particle":"","family":"AyeletBaram-Tsabari","given":"","non-dropping-particle":"","parse-names":false,"suffix":""},{"dropping-particle":"","family":"Yacobi","given":"Tamar","non-dropping-particle":"","parse-names":false,"suffix":""},{"dropping-particle":"","family":"Drahler","given":"Dana","non-dropping-particle":"","parse-names":false,"suffix":""},{"dropping-particle":"","family":"A.Robinson","given":"Johanna","non-dropping-particle":"","parse-names":false,"suffix":""},{"dropping-particle":"","family":"Kocman","given":"David","non-dropping-particle":"","parse-names":false,"suffix":""},{"dropping-particle":"","family":"Horvat","given":"Milena","non-dropping-particle":"","parse-names":false,"suffix":""},{"dropping-particle":"","family":"Svecova","given":"Vlasta","non-dropping-particle":"","parse-names":false,"suffix":""},{"dropping-particle":"","family":"Arpaci","given":"Alexander","non-dropping-particle":"","parse-names":false,"suffix":""},{"dropping-particle":"","family":"Bartonova","given":"Alena","non-dropping-particle":"","parse-names":false,"suffix":""}],"container-title":"Science of the Total Environment","id":"ITEM-1","issued":{"date-parts":[["2017","1","1"]]},"page":"639-648","publisher":"Elsevier","title":"An evaluation tool kit of air quality micro-sensing units","type":"article-journal","volume":"575"},"uris":["http://www.mendeley.com/documents/?uuid=544d8ab3-315d-3925-959b-9fccc31d8247"]},{"id":"ITEM-2","itemData":{"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d":{"date-parts":[["2018"]]},"title":"Optimal Deployment of a Heterogeneous Environmental Sensor Network","type":"article-journal"},"uris":["http://www.mendeley.com/documents/?uuid=4b00e098-aea0-46f4-9a1c-e1de6627938d"]}],"mendeley":{"formattedCitation":"[29], [30]","plainTextFormattedCitation":"[29], [30]","previouslyFormattedCitation":"[29], [30]"},"properties":{"noteIndex":0},"schema":"https://github.com/citation-style-language/schema/raw/master/csl-citation.json"}</w:instrText>
      </w:r>
      <w:r w:rsidR="00636F82" w:rsidRPr="00A10451">
        <w:rPr>
          <w:rFonts w:cs="David" w:hint="cs"/>
        </w:rPr>
        <w:fldChar w:fldCharType="separate"/>
      </w:r>
      <w:r w:rsidR="00E26158" w:rsidRPr="00E26158">
        <w:rPr>
          <w:rFonts w:cs="David"/>
          <w:noProof/>
        </w:rPr>
        <w:t>[29], [30]</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142" w:name="_Toc14991886"/>
      <w:r>
        <w:t>The importance of network’s application</w:t>
      </w:r>
      <w:bookmarkEnd w:id="142"/>
    </w:p>
    <w:p w14:paraId="463AD49C" w14:textId="66A2CAA0"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7B0BA7">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6c901aab-eb4a-430e-b8df-5ac04c4a281f","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900430">
        <w:rPr>
          <w:rFonts w:cs="David"/>
          <w:color w:val="000000" w:themeColor="text1"/>
        </w:rPr>
        <w:instrText>ADDIN CSL_CITATION {"citationItems":[{"id":"ITEM-1","itemData":{"DOI":"10.1016/j.atmosenv.2004.06.049","ISBN":"1352-2310","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6c7df13c-cc7c-4f31-a907-422bdcbae2e9"]}],"mendeley":{"formattedCitation":"[25]","plainTextFormattedCitation":"[25]","previouslyFormattedCitation":"[25]"},"properties":{"noteIndex":0},"schema":"https://github.com/citation-style-language/schema/raw/master/csl-citation.json"}</w:instrText>
      </w:r>
      <w:r w:rsidR="009F6601" w:rsidRPr="00C714EA">
        <w:rPr>
          <w:rFonts w:cs="David" w:hint="cs"/>
          <w:color w:val="000000" w:themeColor="text1"/>
        </w:rPr>
        <w:fldChar w:fldCharType="separate"/>
      </w:r>
      <w:r w:rsidR="00E26158" w:rsidRPr="00E26158">
        <w:rPr>
          <w:rFonts w:cs="David"/>
          <w:noProof/>
          <w:color w:val="000000" w:themeColor="text1"/>
        </w:rPr>
        <w:t>[25]</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ins w:id="143" w:author="Barak Fishbain" w:date="2019-07-28T17:49:00Z">
        <w:r w:rsidR="007B0BA7">
          <w:rPr>
            <w:rFonts w:cs="David"/>
            <w:color w:val="000000" w:themeColor="text1"/>
            <w:cs/>
          </w:rPr>
          <w:t>‎</w:t>
        </w:r>
        <w:r w:rsidR="007B0BA7">
          <w:rPr>
            <w:rFonts w:cs="David"/>
            <w:color w:val="000000" w:themeColor="text1"/>
          </w:rPr>
          <w:t>4.5</w:t>
        </w:r>
      </w:ins>
      <w:del w:id="144" w:author="Barak Fishbain" w:date="2019-07-28T17:49:00Z">
        <w:r w:rsidR="0056587D" w:rsidDel="007B0BA7">
          <w:rPr>
            <w:rFonts w:cs="David"/>
            <w:color w:val="000000" w:themeColor="text1"/>
            <w:cs/>
          </w:rPr>
          <w:delText>‎</w:delText>
        </w:r>
        <w:r w:rsidR="0056587D" w:rsidDel="007B0BA7">
          <w:rPr>
            <w:rFonts w:cs="David"/>
            <w:color w:val="000000" w:themeColor="text1"/>
          </w:rPr>
          <w:delText>4.5</w:delText>
        </w:r>
      </w:del>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E26158">
        <w:rPr>
          <w:rFonts w:cs="David"/>
          <w:color w:val="000000" w:themeColor="text1"/>
        </w:rPr>
        <w:instrText>ADDIN CSL_CITATION {"citationItems":[{"id":"ITEM-1","itemData":{"author":[{"dropping-particle":"","family":"Carter","given":"Brian","non-dropping-particle":"","parse-names":false,"suffix":""},{"dropping-particle":"","family":"Ragade","given":"Rammohan","non-dropping-particle":"","parse-names":false,"suffix":""}],"container-title":"Sensors Applications Symposium, 2009. SAS 2009. IEEE","id":"ITEM-1","issued":{"date-parts":[["2009"]]},"page":"7-12","title":"A probabilistic model for the deployment of sensors","type":"paper-conference"},"uris":["http://www.mendeley.com/documents/?uuid=9b0e5762-c434-4af9-8885-b8b3142a3fb1"]}],"mendeley":{"formattedCitation":"[31]","plainTextFormattedCitation":"[31]","previouslyFormattedCitation":"[31]"},"properties":{"noteIndex":0},"schema":"https://github.com/citation-style-language/schema/raw/master/csl-citation.json"}</w:instrText>
      </w:r>
      <w:r w:rsidR="00161A2A" w:rsidRPr="00C714EA">
        <w:rPr>
          <w:rFonts w:cs="David" w:hint="cs"/>
          <w:color w:val="000000" w:themeColor="text1"/>
        </w:rPr>
        <w:fldChar w:fldCharType="separate"/>
      </w:r>
      <w:r w:rsidR="00E26158" w:rsidRPr="00E26158">
        <w:rPr>
          <w:rFonts w:cs="David"/>
          <w:noProof/>
          <w:color w:val="000000" w:themeColor="text1"/>
        </w:rPr>
        <w:t>[31]</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E26158">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http://www.mendeley.com/documents/?uuid=f486ec8a-42a5-4e26-86d7-dcc11d723bca"]}],"mendeley":{"formattedCitation":"[32]","plainTextFormattedCitation":"[32]","previouslyFormattedCitation":"[32]"},"properties":{"noteIndex":0},"schema":"https://github.com/citation-style-language/schema/raw/master/csl-citation.json"}</w:instrText>
      </w:r>
      <w:r w:rsidR="00D87C9D" w:rsidRPr="00C714EA">
        <w:rPr>
          <w:rFonts w:cs="David" w:hint="cs"/>
          <w:color w:val="000000" w:themeColor="text1"/>
        </w:rPr>
        <w:fldChar w:fldCharType="separate"/>
      </w:r>
      <w:r w:rsidR="00E26158" w:rsidRPr="00E26158">
        <w:rPr>
          <w:rFonts w:cs="David"/>
          <w:noProof/>
          <w:color w:val="000000" w:themeColor="text1"/>
        </w:rPr>
        <w:t>[32]</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E26158">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http://www.mendeley.com/documents/?uuid=18200ba9-6aad-4baa-82b8-11e0097b3e03"]}],"mendeley":{"formattedCitation":"[33]","plainTextFormattedCitation":"[33]","previouslyFormattedCitation":"[33]"},"properties":{"noteIndex":0},"schema":"https://github.com/citation-style-language/schema/raw/master/csl-citation.json"}</w:instrText>
      </w:r>
      <w:r w:rsidR="004E6FAB" w:rsidRPr="00C714EA">
        <w:rPr>
          <w:rFonts w:cs="David" w:hint="cs"/>
          <w:color w:val="000000" w:themeColor="text1"/>
        </w:rPr>
        <w:fldChar w:fldCharType="separate"/>
      </w:r>
      <w:r w:rsidR="00E26158" w:rsidRPr="00E26158">
        <w:rPr>
          <w:rFonts w:cs="David"/>
          <w:noProof/>
          <w:color w:val="000000" w:themeColor="text1"/>
        </w:rPr>
        <w:t>[33]</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E26158">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E26158">
        <w:rPr>
          <w:rFonts w:ascii="Calibri" w:hAnsi="Calibri" w:cs="Calibri"/>
          <w:color w:val="000000" w:themeColor="text1"/>
        </w:rPr>
        <w:instrText>μ</w:instrText>
      </w:r>
      <w:r w:rsidR="00E26158">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http://www.mendeley.com/documents/?uuid=47944da0-16ed-4665-9345-005995ef50b4"]}],"mendeley":{"formattedCitation":"[34]","plainTextFormattedCitation":"[34]","previouslyFormattedCitation":"[34]"},"properties":{"noteIndex":0},"schema":"https://github.com/citation-style-language/schema/raw/master/csl-citation.json"}</w:instrText>
      </w:r>
      <w:r w:rsidR="00F27DAE" w:rsidRPr="00C714EA">
        <w:rPr>
          <w:rFonts w:cs="David" w:hint="cs"/>
          <w:color w:val="000000" w:themeColor="text1"/>
        </w:rPr>
        <w:fldChar w:fldCharType="separate"/>
      </w:r>
      <w:r w:rsidR="00E26158" w:rsidRPr="00E26158">
        <w:rPr>
          <w:rFonts w:cs="David"/>
          <w:noProof/>
          <w:color w:val="000000" w:themeColor="text1"/>
        </w:rPr>
        <w:t>[34]</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w:t>
      </w:r>
      <w:r w:rsidR="00F27DAE" w:rsidRPr="00A10451">
        <w:rPr>
          <w:rFonts w:cs="David" w:hint="cs"/>
        </w:rPr>
        <w:lastRenderedPageBreak/>
        <w:t>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145" w:name="_Ref14950376"/>
      <w:bookmarkStart w:id="146" w:name="_Toc14991887"/>
      <w:r>
        <w:t>Network h</w:t>
      </w:r>
      <w:r w:rsidR="00DF4518">
        <w:t>eterogeneity</w:t>
      </w:r>
      <w:bookmarkEnd w:id="145"/>
      <w:bookmarkEnd w:id="146"/>
      <w:r w:rsidR="00DF4518">
        <w:t xml:space="preserve"> </w:t>
      </w:r>
    </w:p>
    <w:p w14:paraId="0B33954A" w14:textId="0C5AA61B"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E26158">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author":[{"dropping-particle":"","family":"Berkowicz","given":"R.","non-dropping-particle":"","parse-names":false,"suffix":""},{"dropping-particle":"","family":"Winther","given":"M.","non-dropping-particle":"","parse-names":false,"suffix":""},{"dropping-particle":"","family":"Ketzel","given":"M.","non-dropping-particle":"","parse-names":false,"suffix":""}],"container-title":"Environmental Modelling &amp; Software","id":"ITEM-1","issue":"4","issued":{"date-parts":[["2006","4"]]},"page":"454-460","title":"Traffic pollution modelling and emission data","type":"article-journal","volume":"21"},"uris":["http://www.mendeley.com/documents/?uuid=839e13ad-b1c8-452f-abc8-49f53dd1e0de"]}],"mendeley":{"formattedCitation":"[35]","plainTextFormattedCitation":"[35]","previouslyFormattedCitation":"[35]"},"properties":{"noteIndex":0},"schema":"https://github.com/citation-style-language/schema/raw/master/csl-citation.json"}</w:instrText>
      </w:r>
      <w:r w:rsidR="00180FA5">
        <w:fldChar w:fldCharType="separate"/>
      </w:r>
      <w:r w:rsidR="00E26158" w:rsidRPr="00E26158">
        <w:rPr>
          <w:noProof/>
        </w:rPr>
        <w:t>[35]</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26158">
        <w:instrText>ADDIN CSL_CITATION {"citationItems":[{"id":"ITEM-1","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1","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http://www.mendeley.com/documents/?uuid=f8d2aef7-b53a-43b4-8ce4-7927f176ac2c"]},{"id":"ITEM-2","itemData":{"ISSN":"1352-2310","author":[{"dropping-particle":"","family":"Mead","given":"M I","non-dropping-particle":"","parse-names":false,"suffix":""},{"dropping-particle":"","family":"Popoola","given":"O A 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2","issued":{"date-parts":[["2013"]]},"page":"186-203","title":"The use of electrochemical sensors for monitoring urban air quality in low-cost, high-density networks","type":"article-journal","volume":"70"},"uris":["http://www.mendeley.com/documents/?uuid=e30ea997-ee6c-4f17-9c56-e7ae7ac4d77a"]}],"mendeley":{"formattedCitation":"[13], [36]","plainTextFormattedCitation":"[13], [36]","previouslyFormattedCitation":"[13], [36]"},"properties":{"noteIndex":0},"schema":"https://github.com/citation-style-language/schema/raw/master/csl-citation.json"}</w:instrText>
      </w:r>
      <w:r w:rsidR="008A66BB">
        <w:fldChar w:fldCharType="separate"/>
      </w:r>
      <w:r w:rsidR="00E26158" w:rsidRPr="00E26158">
        <w:rPr>
          <w:noProof/>
        </w:rPr>
        <w:t>[13], [36]</w:t>
      </w:r>
      <w:r w:rsidR="008A66BB">
        <w:fldChar w:fldCharType="end"/>
      </w:r>
      <w:r w:rsidR="00357DD2">
        <w:t xml:space="preserve">. </w:t>
      </w:r>
    </w:p>
    <w:p w14:paraId="4E377DB4" w14:textId="720E9B7E"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147" w:name="OLE_LINK32"/>
      <w:bookmarkStart w:id="148" w:name="OLE_LINK33"/>
      <w:bookmarkStart w:id="149" w:name="OLE_LINK3"/>
      <w:r w:rsidR="00E3442D" w:rsidRPr="00F15C10">
        <w:rPr>
          <w:color w:val="000000" w:themeColor="text1"/>
        </w:rPr>
        <w:t xml:space="preserve">Chakrabarty </w:t>
      </w:r>
      <w:bookmarkEnd w:id="147"/>
      <w:bookmarkEnd w:id="148"/>
      <w:bookmarkEnd w:id="149"/>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26158">
        <w:rPr>
          <w:color w:val="000000" w:themeColor="text1"/>
        </w:rPr>
        <w:instrText>ADDIN CSL_CITATION {"citationItems":[{"id":"ITEM-1","itemData":{"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publisher":"IEEE","title":"Grid coverage for surveillance and target location in distributed sensor networks","type":"article-journal","volume":"51"},"uris":["http://www.mendeley.com/documents/?uuid=36a6a9bf-cc10-4ca5-976e-4ef62ff6c937"]}],"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26158" w:rsidRPr="00E26158">
        <w:rPr>
          <w:noProof/>
          <w:color w:val="000000" w:themeColor="text1"/>
        </w:rPr>
        <w:t>[37]</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150" w:name="OLE_LINK4"/>
      <w:bookmarkStart w:id="151"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150"/>
      <w:bookmarkEnd w:id="151"/>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E26158">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http://www.mendeley.com/documents/?uuid=a0ea51b5-83d3-451c-a7fe-626efe0ffa7a"]}],"mendeley":{"formattedCitation":"[38]","plainTextFormattedCitation":"[38]","previouslyFormattedCitation":"[38]"},"properties":{"noteIndex":0},"schema":"https://github.com/citation-style-language/schema/raw/master/csl-citation.json"}</w:instrText>
      </w:r>
      <w:r w:rsidR="00EC0326">
        <w:rPr>
          <w:color w:val="000000" w:themeColor="text1"/>
        </w:rPr>
        <w:fldChar w:fldCharType="separate"/>
      </w:r>
      <w:r w:rsidR="00E26158" w:rsidRPr="00E26158">
        <w:rPr>
          <w:noProof/>
          <w:color w:val="000000" w:themeColor="text1"/>
        </w:rPr>
        <w:t>[38]</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00430">
        <w:rPr>
          <w:rFonts w:cs="David"/>
          <w:color w:val="000000" w:themeColor="text1"/>
        </w:rPr>
        <w:instrText>ADDIN CSL_CITATION {"citationItems":[{"id":"ITEM-1","itemData":{"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d":{"date-parts":[["2018"]]},"title":"Optimal Deployment of a Heterogeneous Environmental Sensor Network","type":"article-journal"},"uris":["http://www.mendeley.com/documents/?uuid=4b00e098-aea0-46f4-9a1c-e1de6627938d"]}],"mendeley":{"formattedCitation":"[30]","plainTextFormattedCitation":"[30]","previouslyFormattedCitation":"[30]"},"properties":{"noteIndex":0},"schema":"https://github.com/citation-style-language/schema/raw/master/csl-citation.json"}</w:instrText>
      </w:r>
      <w:r w:rsidR="009F31A3" w:rsidRPr="00C714EA">
        <w:rPr>
          <w:rFonts w:cs="David" w:hint="cs"/>
          <w:color w:val="000000" w:themeColor="text1"/>
        </w:rPr>
        <w:fldChar w:fldCharType="separate"/>
      </w:r>
      <w:r w:rsidR="00E26158" w:rsidRPr="00E26158">
        <w:rPr>
          <w:rFonts w:cs="David"/>
          <w:noProof/>
          <w:color w:val="000000" w:themeColor="text1"/>
        </w:rPr>
        <w:t>[30]</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152" w:name="_Toc14991888"/>
      <w:r>
        <w:t>Redeployment of sensors</w:t>
      </w:r>
      <w:bookmarkEnd w:id="152"/>
    </w:p>
    <w:p w14:paraId="7A3A8BDC" w14:textId="1B45FE17"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sidR="007B0BA7">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6c901aab-eb4a-430e-b8df-5ac04c4a281f","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E26158">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http://www.mendeley.com/documents/?uuid=9436b1a1-f04d-4009-ba5c-7a5e1cdd2612"]}],"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26158" w:rsidRPr="00E26158">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E26158">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http://www.mendeley.com/documents/?uuid=98466a33-48c0-444b-b612-42f9e3a2b700"]}],"mendeley":{"formattedCitation":"[40]","plainTextFormattedCitation":"[40]","previouslyFormattedCitation":"[40]"},"properties":{"noteIndex":0},"schema":"https://github.com/citation-style-language/schema/raw/master/csl-citation.json"}</w:instrText>
      </w:r>
      <w:r w:rsidRPr="00C714EA">
        <w:rPr>
          <w:rFonts w:cs="David" w:hint="cs"/>
          <w:color w:val="000000" w:themeColor="text1"/>
        </w:rPr>
        <w:fldChar w:fldCharType="separate"/>
      </w:r>
      <w:r w:rsidR="00E26158" w:rsidRPr="00E26158">
        <w:rPr>
          <w:rFonts w:cs="David"/>
          <w:noProof/>
          <w:color w:val="000000" w:themeColor="text1"/>
        </w:rPr>
        <w:t>[40]</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w:t>
      </w:r>
      <w:r w:rsidRPr="00C714EA">
        <w:rPr>
          <w:rFonts w:cs="David" w:hint="cs"/>
          <w:color w:val="000000" w:themeColor="text1"/>
        </w:rPr>
        <w:lastRenderedPageBreak/>
        <w:t>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153" w:name="_Ref14950404"/>
      <w:bookmarkStart w:id="154" w:name="_Toc14991889"/>
      <w:r w:rsidRPr="00A10451">
        <w:rPr>
          <w:rFonts w:hint="cs"/>
        </w:rPr>
        <w:t>Optimization</w:t>
      </w:r>
      <w:r w:rsidR="00FE3DB4" w:rsidRPr="00A10451">
        <w:rPr>
          <w:rFonts w:hint="cs"/>
        </w:rPr>
        <w:t xml:space="preserve"> aspect</w:t>
      </w:r>
      <w:bookmarkEnd w:id="153"/>
      <w:bookmarkEnd w:id="154"/>
      <w:r w:rsidR="00FE3DB4" w:rsidRPr="00A10451">
        <w:rPr>
          <w:rFonts w:hint="cs"/>
        </w:rPr>
        <w:t xml:space="preserve"> </w:t>
      </w:r>
    </w:p>
    <w:p w14:paraId="24685600" w14:textId="17A4BAC7" w:rsidR="00CF3FAE" w:rsidRDefault="00042260" w:rsidP="00137577">
      <w:pPr>
        <w:ind w:right="-2"/>
        <w:rPr>
          <w:rFonts w:cs="David"/>
        </w:rPr>
      </w:pPr>
      <w:bookmarkStart w:id="155" w:name="OLE_LINK70"/>
      <w:bookmarkStart w:id="156"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90043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http://www.mendeley.com/documents/?uuid=249a1001-56b1-4ed8-83c2-dce5ffcb4f24"]},{"id":"ITEM-2","itemData":{"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d":{"date-parts":[["2018"]]},"title":"Optimal Deployment of a Heterogeneous Environmental Sensor Network","type":"article-journal"},"uris":["http://www.mendeley.com/documents/?uuid=4b00e098-aea0-46f4-9a1c-e1de6627938d"]}],"mendeley":{"formattedCitation":"[30], [41]","plainTextFormattedCitation":"[30], [41]","previouslyFormattedCitation":"[30], [41]"},"properties":{"noteIndex":0},"schema":"https://github.com/citation-style-language/schema/raw/master/csl-citation.json"}</w:instrText>
      </w:r>
      <w:r w:rsidR="00976E20" w:rsidRPr="00823591">
        <w:rPr>
          <w:rFonts w:cs="David" w:hint="cs"/>
        </w:rPr>
        <w:fldChar w:fldCharType="separate"/>
      </w:r>
      <w:r w:rsidR="00E26158" w:rsidRPr="00E26158">
        <w:rPr>
          <w:rFonts w:cs="David"/>
          <w:noProof/>
        </w:rPr>
        <w:t>[30], [41]</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24342357"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del w:id="157" w:author="Barak Fishbain" w:date="2019-07-29T22:46:00Z">
        <w:r w:rsidR="00A06BCF" w:rsidDel="00900430">
          <w:rPr>
            <w:rFonts w:cs="David"/>
          </w:rPr>
          <w:delText>c</w:delText>
        </w:r>
        <w:r w:rsidR="008A68A2" w:rsidRPr="00823591" w:rsidDel="00900430">
          <w:rPr>
            <w:rFonts w:cs="David" w:hint="cs"/>
          </w:rPr>
          <w:delText>omplete</w:delText>
        </w:r>
        <w:r w:rsidR="00976E20" w:rsidRPr="00823591" w:rsidDel="00900430">
          <w:rPr>
            <w:rFonts w:cs="David" w:hint="cs"/>
          </w:rPr>
          <w:delText xml:space="preserve"> </w:delText>
        </w:r>
      </w:del>
      <w:ins w:id="158" w:author="Barak Fishbain" w:date="2019-07-29T22:46:00Z">
        <w:r w:rsidR="00900430">
          <w:rPr>
            <w:rFonts w:cs="David"/>
          </w:rPr>
          <w:t>hard</w:t>
        </w:r>
        <w:r w:rsidR="00900430" w:rsidRPr="00823591">
          <w:rPr>
            <w:rFonts w:cs="David" w:hint="cs"/>
          </w:rPr>
          <w:t xml:space="preserve"> </w:t>
        </w:r>
      </w:ins>
      <w:r w:rsidR="00976E20" w:rsidRPr="00823591">
        <w:rPr>
          <w:rFonts w:cs="David" w:hint="cs"/>
        </w:rPr>
        <w:fldChar w:fldCharType="begin" w:fldLock="1"/>
      </w:r>
      <w:r w:rsidR="00E26158">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http://www.mendeley.com/documents/?uuid=1c50f0fc-3913-451b-97f0-48109d90dcd7"]}],"mendeley":{"formattedCitation":"[42]","plainTextFormattedCitation":"[42]","previouslyFormattedCitation":"[42]"},"properties":{"noteIndex":0},"schema":"https://github.com/citation-style-language/schema/raw/master/csl-citation.json"}</w:instrText>
      </w:r>
      <w:r w:rsidR="00976E20" w:rsidRPr="00823591">
        <w:rPr>
          <w:rFonts w:cs="David" w:hint="cs"/>
        </w:rPr>
        <w:fldChar w:fldCharType="separate"/>
      </w:r>
      <w:r w:rsidR="00E26158" w:rsidRPr="00E26158">
        <w:rPr>
          <w:rFonts w:cs="David"/>
          <w:noProof/>
        </w:rPr>
        <w:t>[42]</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del w:id="159" w:author="Barak Fishbain" w:date="2019-07-29T22:47:00Z">
        <w:r w:rsidR="00592620" w:rsidDel="00900430">
          <w:rPr>
            <w:rFonts w:cs="David"/>
          </w:rPr>
          <w:delText>However, s</w:delText>
        </w:r>
        <w:r w:rsidR="00823591" w:rsidDel="00900430">
          <w:rPr>
            <w:rFonts w:cs="David"/>
          </w:rPr>
          <w:delText>ince NP-</w:delText>
        </w:r>
        <w:r w:rsidR="00A06BCF" w:rsidDel="00900430">
          <w:rPr>
            <w:rFonts w:cs="David"/>
          </w:rPr>
          <w:delText>c</w:delText>
        </w:r>
        <w:r w:rsidR="00823591" w:rsidDel="00900430">
          <w:rPr>
            <w:rFonts w:cs="David"/>
          </w:rPr>
          <w:delText>omplete is part of NP</w:delText>
        </w:r>
        <w:r w:rsidDel="00900430">
          <w:rPr>
            <w:rFonts w:cs="David"/>
          </w:rPr>
          <w:delText xml:space="preserve"> complexity</w:delText>
        </w:r>
        <w:r w:rsidR="00AD6E3B" w:rsidDel="00900430">
          <w:rPr>
            <w:rFonts w:cs="David"/>
          </w:rPr>
          <w:delText xml:space="preserve"> definition</w:delText>
        </w:r>
        <w:r w:rsidR="00823591" w:rsidDel="00900430">
          <w:rPr>
            <w:rFonts w:cs="David"/>
          </w:rPr>
          <w:delText xml:space="preserve">, </w:delText>
        </w:r>
        <w:r w:rsidR="00137577" w:rsidRPr="00137577" w:rsidDel="00900430">
          <w:rPr>
            <w:rFonts w:cs="David" w:hint="cs"/>
          </w:rPr>
          <w:delText>any solution to a problem in NP</w:delText>
        </w:r>
        <w:r w:rsidR="00823591" w:rsidDel="00900430">
          <w:rPr>
            <w:rFonts w:cs="David"/>
          </w:rPr>
          <w:delText>-</w:delText>
        </w:r>
        <w:r w:rsidR="00A06BCF" w:rsidDel="00900430">
          <w:rPr>
            <w:rFonts w:cs="David"/>
          </w:rPr>
          <w:delText>c</w:delText>
        </w:r>
        <w:r w:rsidR="00823591" w:rsidDel="00900430">
          <w:rPr>
            <w:rFonts w:cs="David"/>
          </w:rPr>
          <w:delText>omplete</w:delText>
        </w:r>
        <w:r w:rsidR="00137577" w:rsidRPr="00137577" w:rsidDel="00900430">
          <w:rPr>
            <w:rFonts w:cs="David" w:hint="cs"/>
          </w:rPr>
          <w:delText xml:space="preserve"> can be verified in</w:delText>
        </w:r>
        <w:r w:rsidR="00980338" w:rsidDel="00900430">
          <w:rPr>
            <w:rFonts w:cs="David"/>
          </w:rPr>
          <w:delText xml:space="preserve"> </w:delText>
        </w:r>
        <w:r w:rsidR="00137577" w:rsidRPr="00137577" w:rsidDel="00900430">
          <w:rPr>
            <w:rFonts w:cs="David" w:hint="cs"/>
          </w:rPr>
          <w:delText>polynomial time</w:delText>
        </w:r>
        <w:r w:rsidR="00823591" w:rsidDel="00900430">
          <w:rPr>
            <w:rFonts w:cs="David"/>
          </w:rPr>
          <w:delText xml:space="preserve">. </w:delText>
        </w:r>
      </w:del>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67EB4605"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E26158">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http://www.mendeley.com/documents/?uuid=605e2f8d-28bf-4915-a261-391a21170ff8"]}],"mendeley":{"formattedCitation":"[43]","plainTextFormattedCitation":"[43]","previouslyFormattedCitation":"[43]"},"properties":{"noteIndex":0},"schema":"https://github.com/citation-style-language/schema/raw/master/csl-citation.json"}</w:instrText>
      </w:r>
      <w:r w:rsidR="00D901C9">
        <w:fldChar w:fldCharType="separate"/>
      </w:r>
      <w:r w:rsidR="00E26158" w:rsidRPr="00E26158">
        <w:rPr>
          <w:noProof/>
        </w:rPr>
        <w:t>[43]</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160" w:name="OLE_LINK72"/>
      <w:bookmarkStart w:id="161" w:name="OLE_LINK73"/>
      <w:r w:rsidR="00900C6F">
        <w:t>outset</w:t>
      </w:r>
      <w:bookmarkEnd w:id="160"/>
      <w:bookmarkEnd w:id="161"/>
      <w:r w:rsidR="00900C6F">
        <w:t>, a random sample of points in the set</w:t>
      </w:r>
      <w:r w:rsidR="006A6B33">
        <w:t xml:space="preserve"> </w:t>
      </w:r>
      <w:bookmarkStart w:id="162" w:name="OLE_LINK74"/>
      <w:bookmarkStart w:id="163" w:name="OLE_LINK75"/>
      <w:r w:rsidR="006A6B33">
        <w:t>{</w:t>
      </w:r>
      <m:oMath>
        <m:r>
          <w:rPr>
            <w:rFonts w:ascii="Cambria Math" w:hAnsi="Cambria Math"/>
          </w:rPr>
          <m:t>X}</m:t>
        </m:r>
      </m:oMath>
      <w:r w:rsidR="00900C6F">
        <w:t xml:space="preserve"> </w:t>
      </w:r>
      <w:bookmarkEnd w:id="162"/>
      <w:bookmarkEnd w:id="163"/>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164" w:name="OLE_LINK76"/>
      <w:bookmarkStart w:id="165" w:name="OLE_LINK77"/>
      <w:r w:rsidR="00BA3EA8">
        <w:t>{</w:t>
      </w:r>
      <m:oMath>
        <m:r>
          <w:rPr>
            <w:rFonts w:ascii="Cambria Math" w:hAnsi="Cambria Math"/>
          </w:rPr>
          <m:t>X}</m:t>
        </m:r>
      </m:oMath>
      <w:r w:rsidR="00BA3EA8">
        <w:t xml:space="preserve"> </w:t>
      </w:r>
      <w:bookmarkEnd w:id="164"/>
      <w:bookmarkEnd w:id="165"/>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E26158">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http://www.mendeley.com/documents/?uuid=b9c3326d-b31b-42b2-b4fc-0b57dd2e7725"]}],"mendeley":{"formattedCitation":"[44]","plainTextFormattedCitation":"[44]","previouslyFormattedCitation":"[44]"},"properties":{"noteIndex":0},"schema":"https://github.com/citation-style-language/schema/raw/master/csl-citation.json"}</w:instrText>
      </w:r>
      <w:r w:rsidR="00E951EA">
        <w:rPr>
          <w:rFonts w:cs="David"/>
          <w:b/>
          <w:bCs/>
        </w:rPr>
        <w:fldChar w:fldCharType="separate"/>
      </w:r>
      <w:r w:rsidR="00E26158" w:rsidRPr="00E26158">
        <w:rPr>
          <w:rFonts w:cs="David"/>
          <w:bCs/>
          <w:noProof/>
        </w:rPr>
        <w:t>[44]</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ocal search 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166" w:name="OLE_LINK78"/>
      <w:bookmarkStart w:id="167" w:name="OLE_LINK79"/>
      <w:r w:rsidR="00D57357">
        <w:rPr>
          <w:rFonts w:cs="David"/>
        </w:rPr>
        <w:t>local searches are usually incorporated in stochastic methods to yield candidate global optimums, from which the best point is eventually picked</w:t>
      </w:r>
      <w:bookmarkEnd w:id="166"/>
      <w:bookmarkEnd w:id="167"/>
      <w:r w:rsidR="00ED23B2">
        <w:rPr>
          <w:rFonts w:cs="David"/>
        </w:rPr>
        <w:t xml:space="preserve"> </w:t>
      </w:r>
      <w:r w:rsidR="00ED23B2">
        <w:rPr>
          <w:rFonts w:cs="David"/>
        </w:rPr>
        <w:fldChar w:fldCharType="begin" w:fldLock="1"/>
      </w:r>
      <w:r w:rsidR="00E26158">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http://www.mendeley.com/documents/?uuid=413e347a-536b-4024-8649-8173f101626c"]}],"mendeley":{"formattedCitation":"[45]","plainTextFormattedCitation":"[45]","previouslyFormattedCitation":"[45]"},"properties":{"noteIndex":0},"schema":"https://github.com/citation-style-language/schema/raw/master/csl-citation.json"}</w:instrText>
      </w:r>
      <w:r w:rsidR="00ED23B2">
        <w:rPr>
          <w:rFonts w:cs="David"/>
        </w:rPr>
        <w:fldChar w:fldCharType="separate"/>
      </w:r>
      <w:r w:rsidR="00E26158" w:rsidRPr="00E26158">
        <w:rPr>
          <w:rFonts w:cs="David"/>
          <w:noProof/>
        </w:rPr>
        <w:t>[45]</w:t>
      </w:r>
      <w:r w:rsidR="00ED23B2">
        <w:rPr>
          <w:rFonts w:cs="David"/>
        </w:rPr>
        <w:fldChar w:fldCharType="end"/>
      </w:r>
      <w:r w:rsidR="00D57357">
        <w:rPr>
          <w:rFonts w:cs="David"/>
        </w:rPr>
        <w:t xml:space="preserve">. </w:t>
      </w:r>
    </w:p>
    <w:p w14:paraId="0F2CD9AC" w14:textId="7DCDD0F0"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168" w:name="OLE_LINK82"/>
      <w:bookmarkStart w:id="169" w:name="OLE_LINK83"/>
      <w:r w:rsidR="00AA6B0F" w:rsidRPr="00A10451">
        <w:rPr>
          <w:rFonts w:cs="David" w:hint="cs"/>
          <w:color w:val="000000" w:themeColor="text1"/>
        </w:rPr>
        <w:t xml:space="preserve">heuristic </w:t>
      </w:r>
      <w:bookmarkEnd w:id="168"/>
      <w:bookmarkEnd w:id="169"/>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E26158">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http://www.mendeley.com/documents/?uuid=6f7ced75-7ba9-4255-bb82-945b4880dde3"]}],"mendeley":{"formattedCitation":"[46]","plainTextFormattedCitation":"[46]","previouslyFormattedCitation":"[46]"},"properties":{"noteIndex":0},"schema":"https://github.com/citation-style-language/schema/raw/master/csl-citation.json"}</w:instrText>
      </w:r>
      <w:r w:rsidR="0014054E">
        <w:fldChar w:fldCharType="separate"/>
      </w:r>
      <w:r w:rsidR="00E26158" w:rsidRPr="00E26158">
        <w:rPr>
          <w:noProof/>
        </w:rPr>
        <w:t>[46]</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lastRenderedPageBreak/>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E26158">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605e2f8d-28bf-4915-a261-391a21170ff8","http://www.mendeley.com/documents/?uuid=d86e2d26-101f-4d22-9ec1-68eb355c7f07"]}],"mendeley":{"formattedCitation":"[43]","plainTextFormattedCitation":"[43]","previouslyFormattedCitation":"[43]"},"properties":{"noteIndex":0},"schema":"https://github.com/citation-style-language/schema/raw/master/csl-citation.json"}</w:instrText>
      </w:r>
      <w:r w:rsidR="00293A9B">
        <w:fldChar w:fldCharType="separate"/>
      </w:r>
      <w:r w:rsidR="00E26158" w:rsidRPr="00E26158">
        <w:rPr>
          <w:noProof/>
        </w:rPr>
        <w:t>[43]</w:t>
      </w:r>
      <w:r w:rsidR="00293A9B">
        <w:fldChar w:fldCharType="end"/>
      </w:r>
      <w:r w:rsidR="002C30C3" w:rsidRPr="002C30C3">
        <w:t>.</w:t>
      </w:r>
      <w:r w:rsidR="00B5255F">
        <w:t xml:space="preserve"> </w:t>
      </w:r>
    </w:p>
    <w:p w14:paraId="7613F50E" w14:textId="4DD0EB0B"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7B0BA7">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6c901aab-eb4a-430e-b8df-5ac04c4a281f","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commentRangeStart w:id="170"/>
      <w:r w:rsidR="00E25C7C" w:rsidRPr="00A10451">
        <w:rPr>
          <w:rFonts w:cs="David" w:hint="cs"/>
        </w:rPr>
        <w:fldChar w:fldCharType="begin" w:fldLock="1"/>
      </w:r>
      <w:r w:rsidR="00E26158">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http://www.mendeley.com/documents/?uuid=cc6c7549-bcd7-4ec8-a58f-fb4cea037a6a"]},{"id":"ITEM-2","itemData":{"author":[{"dropping-particle":"","family":"Carter","given":"Brian","non-dropping-particle":"","parse-names":false,"suffix":""},{"dropping-particle":"","family":"Ragade","given":"Rammohan","non-dropping-particle":"","parse-names":false,"suffix":""}],"container-title":"Sensors Applications Symposium, 2009. SAS 2009. IEEE","id":"ITEM-2","issued":{"date-parts":[["2009"]]},"page":"7-12","title":"A probabilistic model for the deployment of sensors","type":"paper-conference"},"uris":["http://www.mendeley.com/documents/?uuid=9b0e5762-c434-4af9-8885-b8b3142a3fb1"]}],"mendeley":{"formattedCitation":"[31], [47]","plainTextFormattedCitation":"[31], [47]","previouslyFormattedCitation":"[31], [47]"},"properties":{"noteIndex":0},"schema":"https://github.com/citation-style-language/schema/raw/master/csl-citation.json"}</w:instrText>
      </w:r>
      <w:r w:rsidR="00E25C7C" w:rsidRPr="00A10451">
        <w:rPr>
          <w:rFonts w:cs="David" w:hint="cs"/>
        </w:rPr>
        <w:fldChar w:fldCharType="separate"/>
      </w:r>
      <w:r w:rsidR="00E26158" w:rsidRPr="00E26158">
        <w:rPr>
          <w:rFonts w:cs="David"/>
          <w:noProof/>
        </w:rPr>
        <w:t>[31], [47]</w:t>
      </w:r>
      <w:r w:rsidR="00E25C7C" w:rsidRPr="00A10451">
        <w:rPr>
          <w:rFonts w:cs="David" w:hint="cs"/>
        </w:rPr>
        <w:fldChar w:fldCharType="end"/>
      </w:r>
      <w:commentRangeEnd w:id="170"/>
      <w:r w:rsidR="00900430">
        <w:rPr>
          <w:rStyle w:val="CommentReference"/>
        </w:rPr>
        <w:commentReference w:id="170"/>
      </w:r>
      <w:r w:rsidR="00E25C7C">
        <w:rPr>
          <w:rFonts w:cs="David"/>
        </w:rPr>
        <w:t>)</w:t>
      </w:r>
      <w:r w:rsidR="00976723">
        <w:rPr>
          <w:rFonts w:cs="David"/>
        </w:rPr>
        <w:t>.</w:t>
      </w:r>
      <w:bookmarkEnd w:id="155"/>
      <w:bookmarkEnd w:id="156"/>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E26158">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http://www.mendeley.com/documents/?uuid=63dad482-0701-490e-8df5-302900d7d5e8"]},{"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http://www.mendeley.com/documents/?uuid=cd181354-541c-4542-9550-8d66a785ad21"]}],"mendeley":{"formattedCitation":"[48], [49]","plainTextFormattedCitation":"[48], [49]","previouslyFormattedCitation":"[48], [49]"},"properties":{"noteIndex":0},"schema":"https://github.com/citation-style-language/schema/raw/master/csl-citation.json"}</w:instrText>
      </w:r>
      <w:r w:rsidR="00025D8A">
        <w:rPr>
          <w:rFonts w:cs="David"/>
        </w:rPr>
        <w:fldChar w:fldCharType="separate"/>
      </w:r>
      <w:r w:rsidR="00E26158" w:rsidRPr="00E26158">
        <w:rPr>
          <w:rFonts w:cs="David"/>
          <w:noProof/>
        </w:rPr>
        <w:t>[48], [49]</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171" w:name="OLE_LINK92"/>
      <w:bookmarkStart w:id="172" w:name="OLE_LINK93"/>
      <w:r w:rsidR="00BC713C">
        <w:rPr>
          <w:rFonts w:cs="David"/>
        </w:rPr>
        <w:t xml:space="preserve">, </w:t>
      </w:r>
      <w:r w:rsidR="00F4203D" w:rsidRPr="00F4203D">
        <w:rPr>
          <w:rFonts w:cs="David"/>
        </w:rPr>
        <w:t xml:space="preserve">Allen </w:t>
      </w:r>
      <w:bookmarkEnd w:id="171"/>
      <w:bookmarkEnd w:id="172"/>
      <w:r w:rsidR="00F4203D" w:rsidRPr="00F4203D">
        <w:rPr>
          <w:rFonts w:cs="David"/>
        </w:rPr>
        <w:t xml:space="preserve">et al. </w:t>
      </w:r>
      <w:r w:rsidR="00BC713C">
        <w:rPr>
          <w:rFonts w:cs="David"/>
        </w:rPr>
        <w:fldChar w:fldCharType="begin" w:fldLock="1"/>
      </w:r>
      <w:r w:rsidR="00E26158">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http://www.mendeley.com/documents/?uuid=eb8b2085-3307-4d41-8123-5d9ea2fc865a"]}],"mendeley":{"formattedCitation":"[50]","plainTextFormattedCitation":"[50]","previouslyFormattedCitation":"[50]"},"properties":{"noteIndex":0},"schema":"https://github.com/citation-style-language/schema/raw/master/csl-citation.json"}</w:instrText>
      </w:r>
      <w:r w:rsidR="00BC713C">
        <w:rPr>
          <w:rFonts w:cs="David"/>
        </w:rPr>
        <w:fldChar w:fldCharType="separate"/>
      </w:r>
      <w:r w:rsidR="00E26158" w:rsidRPr="00E26158">
        <w:rPr>
          <w:rFonts w:cs="David"/>
          <w:noProof/>
        </w:rPr>
        <w:t>[50]</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E26158">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http://www.mendeley.com/documents/?uuid=7730a5a8-cf79-4e41-9b4b-deed6fce45f5"]}],"mendeley":{"formattedCitation":"[51]","plainTextFormattedCitation":"[51]","previouslyFormattedCitation":"[51]"},"properties":{"noteIndex":0},"schema":"https://github.com/citation-style-language/schema/raw/master/csl-citation.json"}</w:instrText>
      </w:r>
      <w:r w:rsidR="003170F9">
        <w:rPr>
          <w:rFonts w:cs="David"/>
        </w:rPr>
        <w:fldChar w:fldCharType="separate"/>
      </w:r>
      <w:r w:rsidR="00E26158" w:rsidRPr="00E26158">
        <w:rPr>
          <w:rFonts w:cs="David"/>
          <w:noProof/>
        </w:rPr>
        <w:t>[51]</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E26158">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http://www.mendeley.com/documents/?uuid=c6c1b4e4-80e4-4045-909c-f4e2189a6b43"]}],"mendeley":{"formattedCitation":"[52]","plainTextFormattedCitation":"[52]","previouslyFormattedCitation":"[52]"},"properties":{"noteIndex":0},"schema":"https://github.com/citation-style-language/schema/raw/master/csl-citation.json"}</w:instrText>
      </w:r>
      <w:r w:rsidR="003170F9">
        <w:rPr>
          <w:rFonts w:cs="David"/>
        </w:rPr>
        <w:fldChar w:fldCharType="separate"/>
      </w:r>
      <w:r w:rsidR="00E26158" w:rsidRPr="00E26158">
        <w:rPr>
          <w:rFonts w:cs="David"/>
          <w:noProof/>
        </w:rPr>
        <w:t>[52]</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58AE3E6D" w14:textId="77777777" w:rsidR="00674FD4" w:rsidRPr="003350FF" w:rsidRDefault="00674FD4" w:rsidP="00E87BA7"/>
    <w:p w14:paraId="7FB1931B" w14:textId="3055AA53" w:rsidR="000742A2" w:rsidRDefault="00FD55B9" w:rsidP="0089641E">
      <w:pPr>
        <w:pStyle w:val="Heading1"/>
      </w:pPr>
      <w:bookmarkStart w:id="173" w:name="_Toc14991890"/>
      <w:r w:rsidRPr="00A10451">
        <w:rPr>
          <w:rFonts w:hint="cs"/>
        </w:rPr>
        <w:t xml:space="preserve">Methods and </w:t>
      </w:r>
      <w:r w:rsidR="00537979" w:rsidRPr="00A10451">
        <w:rPr>
          <w:rFonts w:hint="cs"/>
        </w:rPr>
        <w:t>Research plan</w:t>
      </w:r>
      <w:bookmarkEnd w:id="173"/>
    </w:p>
    <w:p w14:paraId="5D812400" w14:textId="152EAC1A" w:rsidR="00FB57E6" w:rsidRDefault="00FB57E6" w:rsidP="00E87BA7">
      <w:pPr>
        <w:pStyle w:val="Heading2"/>
      </w:pPr>
      <w:bookmarkStart w:id="174" w:name="_Toc14991891"/>
      <w:r>
        <w:t>Background</w:t>
      </w:r>
      <w:bookmarkEnd w:id="174"/>
    </w:p>
    <w:p w14:paraId="6E3A724C" w14:textId="4B8BF95F"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7B0BA7">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6c901aab-eb4a-430e-b8df-5ac04c4a281f","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E26158">
        <w:rPr>
          <w:rFonts w:cs="David"/>
          <w:color w:val="000000"/>
        </w:rPr>
        <w:instrText>ADDIN CSL_CITATION {"citationItems":[{"id":"ITEM-1","itemData":{"DOI":"10.1002/ep.10129","ISSN":"0278-4491","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7"]]},"page":"141-151","title":"Evaluation of the AERMOD dispersion model as a function of atmospheric stability for an urban area","type":"article-journal","volume":"25"},"uris":["http://www.mendeley.com/documents/?uuid=d176a473-3017-3968-9b2f-be96655db468"]},{"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http://www.mendeley.com/documents/?uuid=1851e1b4-ce33-44ec-9991-3f8b3c376864"]}],"mendeley":{"formattedCitation":"[53], [54]","plainTextFormattedCitation":"[53], [54]","previouslyFormattedCitation":"[53], [54]"},"properties":{"noteIndex":0},"schema":"https://github.com/citation-style-language/schema/raw/master/csl-citation.json"}</w:instrText>
      </w:r>
      <w:r w:rsidR="002C2099">
        <w:rPr>
          <w:rFonts w:cs="David"/>
          <w:color w:val="000000"/>
        </w:rPr>
        <w:fldChar w:fldCharType="separate"/>
      </w:r>
      <w:r w:rsidR="00E26158" w:rsidRPr="00E26158">
        <w:rPr>
          <w:rFonts w:cs="David"/>
          <w:noProof/>
          <w:color w:val="000000"/>
        </w:rPr>
        <w:t>[53], [54]</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7B0BA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31eaa12d-b1ee-4322-8a61-72a57500fbb9","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7B0BA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31eaa12d-b1ee-4322-8a61-72a57500fbb9","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E26158">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http://www.mendeley.com/documents/?uuid=5b5c5a29-f435-4a95-818e-5d382dda9d2b"]},{"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http://www.mendeley.com/documents/?uuid=17d8986d-481d-44a8-a8de-9175313b767f"]}],"mendeley":{"formattedCitation":"[55], [56]","plainTextFormattedCitation":"[55], [56]","previouslyFormattedCitation":"[55], [56]"},"properties":{"noteIndex":0},"schema":"https://github.com/citation-style-language/schema/raw/master/csl-citation.json"}</w:instrText>
      </w:r>
      <w:r w:rsidR="000F2F32">
        <w:rPr>
          <w:rFonts w:cs="David"/>
          <w:color w:val="000000"/>
        </w:rPr>
        <w:fldChar w:fldCharType="separate"/>
      </w:r>
      <w:r w:rsidR="00E26158" w:rsidRPr="00E26158">
        <w:rPr>
          <w:rFonts w:cs="David"/>
          <w:noProof/>
          <w:color w:val="000000"/>
        </w:rPr>
        <w:t>[55], [56]</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w:t>
      </w:r>
      <w:r w:rsidR="002D23C4">
        <w:rPr>
          <w:rFonts w:cs="David"/>
        </w:rPr>
        <w:lastRenderedPageBreak/>
        <w:t xml:space="preserve">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175" w:name="_Toc14991892"/>
      <w:r>
        <w:t xml:space="preserve">The </w:t>
      </w:r>
      <w:r w:rsidR="00AB1EBF" w:rsidRPr="00A10451">
        <w:rPr>
          <w:rFonts w:hint="cs"/>
        </w:rPr>
        <w:t xml:space="preserve">Gaussian plume </w:t>
      </w:r>
      <w:r w:rsidR="00C5676B" w:rsidRPr="00A10451">
        <w:rPr>
          <w:rFonts w:hint="cs"/>
        </w:rPr>
        <w:t>model</w:t>
      </w:r>
      <w:bookmarkEnd w:id="175"/>
    </w:p>
    <w:p w14:paraId="631D19B6" w14:textId="281A3594"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176" w:name="OLE_LINK94"/>
      <w:bookmarkStart w:id="177"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7B0BA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176"/>
      <w:bookmarkEnd w:id="177"/>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56AB6DD6" w:rsidR="006F0563" w:rsidRPr="00A10451" w:rsidRDefault="006F0563" w:rsidP="00E87BA7">
            <w:pPr>
              <w:ind w:right="-2"/>
              <w:jc w:val="center"/>
              <w:rPr>
                <w:rFonts w:cs="David"/>
                <w:color w:val="000000"/>
              </w:rPr>
            </w:pPr>
            <w:r w:rsidRPr="00A10451">
              <w:rPr>
                <w:rFonts w:cs="David" w:hint="cs"/>
                <w:color w:val="000000"/>
              </w:rPr>
              <w:t>(</w:t>
            </w:r>
            <w:bookmarkStart w:id="178"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1</w:t>
            </w:r>
            <w:r w:rsidRPr="00A10451">
              <w:rPr>
                <w:rFonts w:cs="David" w:hint="cs"/>
                <w:color w:val="000000"/>
              </w:rPr>
              <w:fldChar w:fldCharType="end"/>
            </w:r>
            <w:bookmarkEnd w:id="178"/>
            <w:r w:rsidRPr="00A10451">
              <w:rPr>
                <w:rFonts w:cs="David" w:hint="cs"/>
                <w:color w:val="000000"/>
              </w:rPr>
              <w:t>)</w:t>
            </w:r>
          </w:p>
        </w:tc>
      </w:tr>
    </w:tbl>
    <w:p w14:paraId="6F4DBE4C" w14:textId="0A69938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7B0BA7">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7B0BA7">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5965562-7972-4562-b91a-306171ecffc5","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79" w:name="OLE_LINK96"/>
      <w:bookmarkStart w:id="180" w:name="OLE_LINK97"/>
      <w:bookmarkStart w:id="181"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4E5132"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556111E9" w:rsidR="001731FB" w:rsidRPr="00A10451" w:rsidRDefault="001731FB" w:rsidP="00D273EB">
            <w:pPr>
              <w:ind w:right="-2"/>
              <w:jc w:val="center"/>
              <w:rPr>
                <w:rFonts w:cs="David"/>
                <w:color w:val="000000"/>
              </w:rPr>
            </w:pPr>
            <w:r w:rsidRPr="00A10451">
              <w:rPr>
                <w:rFonts w:cs="David" w:hint="cs"/>
                <w:color w:val="000000"/>
              </w:rPr>
              <w:lastRenderedPageBreak/>
              <w:t>(</w:t>
            </w:r>
            <w:bookmarkStart w:id="182"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2</w:t>
            </w:r>
            <w:r w:rsidRPr="00A10451">
              <w:rPr>
                <w:rFonts w:cs="David" w:hint="cs"/>
                <w:color w:val="000000"/>
              </w:rPr>
              <w:fldChar w:fldCharType="end"/>
            </w:r>
            <w:bookmarkEnd w:id="182"/>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4E5132"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79"/>
    <w:bookmarkEnd w:id="180"/>
    <w:bookmarkEnd w:id="181"/>
    <w:p w14:paraId="4E6C54BE" w14:textId="776649A6"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E26158">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http://www.mendeley.com/documents/?uuid=7e09c46c-a329-4397-8f7f-6ca6897bb0a8"]}],"mendeley":{"formattedCitation":"[57]","plainTextFormattedCitation":"[57]","previouslyFormattedCitation":"[57]"},"properties":{"noteIndex":0},"schema":"https://github.com/citation-style-language/schema/raw/master/csl-citation.json"}</w:instrText>
      </w:r>
      <w:r w:rsidR="00A10451">
        <w:rPr>
          <w:rFonts w:cs="David"/>
          <w:color w:val="000000" w:themeColor="text1"/>
        </w:rPr>
        <w:fldChar w:fldCharType="separate"/>
      </w:r>
      <w:r w:rsidR="00E26158" w:rsidRPr="00E26158">
        <w:rPr>
          <w:rFonts w:cs="David"/>
          <w:noProof/>
          <w:color w:val="000000" w:themeColor="text1"/>
        </w:rPr>
        <w:t>[57]</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ins w:id="183" w:author="Barak Fishbain" w:date="2019-07-28T17:49:00Z">
        <w:r w:rsidR="007B0BA7" w:rsidRPr="00F95E02">
          <w:rPr>
            <w:rFonts w:cs="David"/>
            <w:color w:val="000000" w:themeColor="text1"/>
          </w:rPr>
          <w:t>Table 1.</w:t>
        </w:r>
        <w:r w:rsidR="007B0BA7" w:rsidRPr="000C4E61">
          <w:rPr>
            <w:rFonts w:cs="David" w:hint="cs"/>
            <w:i/>
            <w:iCs/>
            <w:color w:val="000000" w:themeColor="text1"/>
            <w:sz w:val="20"/>
            <w:szCs w:val="20"/>
          </w:rPr>
          <w:t xml:space="preserve"> </w:t>
        </w:r>
      </w:ins>
      <w:r w:rsidR="00346AD7" w:rsidRPr="00346AD7">
        <w:rPr>
          <w:rFonts w:cs="David"/>
          <w:color w:val="000000" w:themeColor="text1"/>
        </w:rPr>
        <w:fldChar w:fldCharType="end"/>
      </w:r>
      <w:r w:rsidR="00346AD7">
        <w:rPr>
          <w:rFonts w:cs="David"/>
          <w:color w:val="000000" w:themeColor="text1"/>
        </w:rPr>
        <w:t xml:space="preserve"> </w:t>
      </w:r>
      <w:r w:rsidR="00A97E97">
        <w:fldChar w:fldCharType="begin" w:fldLock="1"/>
      </w:r>
      <w:r w:rsidR="00E2615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page":"145-147","publisher":"Taylor &amp; Francis","title":"Comment On \"The Change of Concentration Standard Deviations with Distance\"","type":"article-journal","volume":"26"},"uris":["http://www.mendeley.com/documents/?uuid=29b5fc05-e41c-4d03-b49f-a3999dc68c10","http://www.mendeley.com/documents/?uuid=26727e5f-5205-4712-9645-8cee3b7dfe34"]}],"mendeley":{"formattedCitation":"[58]","plainTextFormattedCitation":"[58]","previouslyFormattedCitation":"[58]"},"properties":{"noteIndex":0},"schema":"https://github.com/citation-style-language/schema/raw/master/csl-citation.json"}</w:instrText>
      </w:r>
      <w:r w:rsidR="00A97E97">
        <w:fldChar w:fldCharType="separate"/>
      </w:r>
      <w:r w:rsidR="00E26158" w:rsidRPr="00E26158">
        <w:rPr>
          <w:noProof/>
        </w:rPr>
        <w:t>[58]</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184" w:name="_Ref14950486"/>
      <w:bookmarkStart w:id="185" w:name="_Toc14991893"/>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67E6C157" w:rsidR="004E5132" w:rsidRPr="00A817B6" w:rsidRDefault="004E5132" w:rsidP="00313BB4">
                              <w:pPr>
                                <w:pStyle w:val="Caption"/>
                                <w:spacing w:line="276" w:lineRule="auto"/>
                                <w:rPr>
                                  <w:rFonts w:ascii="David" w:hAnsi="David" w:cs="David"/>
                                  <w:i w:val="0"/>
                                  <w:iCs w:val="0"/>
                                  <w:noProof/>
                                  <w:color w:val="000000" w:themeColor="text1"/>
                                  <w:sz w:val="20"/>
                                  <w:szCs w:val="20"/>
                                </w:rPr>
                              </w:pPr>
                              <w:bookmarkStart w:id="186"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86"/>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67E6C157" w:rsidR="004E5132" w:rsidRPr="00A817B6" w:rsidRDefault="004E5132" w:rsidP="00313BB4">
                        <w:pPr>
                          <w:pStyle w:val="Caption"/>
                          <w:spacing w:line="276" w:lineRule="auto"/>
                          <w:rPr>
                            <w:rFonts w:ascii="David" w:hAnsi="David" w:cs="David"/>
                            <w:i w:val="0"/>
                            <w:iCs w:val="0"/>
                            <w:noProof/>
                            <w:color w:val="000000" w:themeColor="text1"/>
                            <w:sz w:val="20"/>
                            <w:szCs w:val="20"/>
                          </w:rPr>
                        </w:pPr>
                        <w:bookmarkStart w:id="187"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87"/>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6587D">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84"/>
      <w:bookmarkEnd w:id="185"/>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526F4C5A"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E26158">
        <w:rPr>
          <w:rFonts w:cs="David"/>
          <w:color w:val="000000"/>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http://www.mendeley.com/documents/?uuid=fdc94a43-9c0c-48f9-a3be-4a12bde5cbe0"]},{"id":"ITEM-2","itemData":{"ISBN":"9781305637993","author":[{"dropping-particle":"","family":"Ahrens","given":"C. Donald","non-dropping-particle":"","parse-names":false,"suffix":""},{"dropping-particle":"","family":"Henson","given":"Robert","non-dropping-particle":"","parse-names":false,"suffix":""}],"edition":"12","id":"ITEM-2","issued":{"date-parts":[["2017"]]},"publisher":"Cengage Learning, Inc","title":"Meteorology Today: An Introduction to Weather, Climate, and the Environment","type":"book"},"uris":["http://www.mendeley.com/documents/?uuid=3e672158-2a97-46c7-bc22-260b47b43e46","http://www.mendeley.com/documents/?uuid=0f948537-b740-4989-8d8c-5243ad3b3cf6"]},{"id":"ITEM-3","itemData":{"author":[{"dropping-particle":"","family":"Seinfeld","given":"John H.","non-dropping-particle":"","parse-names":false,"suffix":""},{"dropping-particle":"","family":"Pandis","given":"Spyros N.","non-dropping-particle":"","parse-names":false,"suffix":""}],"edition":"second edi","id":"ITEM-3","issued":{"date-parts":[["2006"]]},"publisher":"Wiley-Interscience","title":"Atmospheric chemistry and physics - from air pollution to climate change","type":"book"},"uris":["http://www.mendeley.com/documents/?uuid=42478f04-9608-4c76-8719-6ece21b2877c","http://www.mendeley.com/documents/?uuid=ce96d427-b9ab-4a77-9b9a-49e2bc911b32"]}],"mendeley":{"formattedCitation":"[1], [59], [60]","plainTextFormattedCitation":"[1], [59], [60]","previouslyFormattedCitation":"[1], [59], [60]"},"properties":{"noteIndex":0},"schema":"https://github.com/citation-style-language/schema/raw/master/csl-citation.json"}</w:instrText>
      </w:r>
      <w:r w:rsidR="00C96BDD">
        <w:rPr>
          <w:rFonts w:cs="David"/>
          <w:color w:val="000000"/>
        </w:rPr>
        <w:fldChar w:fldCharType="separate"/>
      </w:r>
      <w:r w:rsidR="00E26158" w:rsidRPr="00E26158">
        <w:rPr>
          <w:rFonts w:cs="David"/>
          <w:noProof/>
          <w:color w:val="000000"/>
        </w:rPr>
        <w:t>[1], [59], [60]</w:t>
      </w:r>
      <w:r w:rsidR="00C96BDD">
        <w:rPr>
          <w:rFonts w:cs="David"/>
          <w:color w:val="000000"/>
        </w:rPr>
        <w:fldChar w:fldCharType="end"/>
      </w:r>
      <w:r w:rsidR="000A0CCC">
        <w:rPr>
          <w:rFonts w:cs="David"/>
          <w:color w:val="000000"/>
        </w:rPr>
        <w:t>.</w:t>
      </w:r>
    </w:p>
    <w:p w14:paraId="4CE0C39E" w14:textId="1E4AED9E" w:rsidR="007B0BA7" w:rsidRPr="00F95E02" w:rsidRDefault="00A20FB6" w:rsidP="00F95E02">
      <w:pPr>
        <w:ind w:right="-2"/>
        <w:rPr>
          <w:ins w:id="188" w:author="Barak Fishbain" w:date="2019-07-28T17:49:00Z"/>
          <w:rFonts w:cs="David"/>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REF table_1 \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ins w:id="189" w:author="Barak Fishbain" w:date="2019-07-28T17:49:00Z">
        <w:r w:rsidR="007B0BA7" w:rsidRPr="00F95E02">
          <w:rPr>
            <w:rFonts w:cs="David"/>
            <w:color w:val="000000" w:themeColor="text1"/>
          </w:rPr>
          <w:t>Table 1.</w:t>
        </w:r>
        <w:r w:rsidR="007B0BA7" w:rsidRPr="000C4E61">
          <w:rPr>
            <w:rFonts w:cs="David" w:hint="cs"/>
            <w:i/>
            <w:iCs/>
            <w:color w:val="000000" w:themeColor="text1"/>
            <w:sz w:val="20"/>
            <w:szCs w:val="20"/>
          </w:rPr>
          <w:t xml:space="preserve"> </w:t>
        </w:r>
      </w:ins>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E26158">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http://www.mendeley.com/documents/?uuid=43ff686c-9e04-4384-91d6-2ea316da3922"]}],"mendeley":{"formattedCitation":"[61]","plainTextFormattedCitation":"[61]","previouslyFormattedCitation":"[61]"},"properties":{"noteIndex":0},"schema":"https://github.com/citation-style-language/schema/raw/master/csl-citation.json"}</w:instrText>
      </w:r>
      <w:r w:rsidR="00EE5892" w:rsidRPr="009E78A4">
        <w:rPr>
          <w:rFonts w:cs="David" w:hint="cs"/>
          <w:color w:val="000000" w:themeColor="text1"/>
        </w:rPr>
        <w:fldChar w:fldCharType="separate"/>
      </w:r>
      <w:r w:rsidR="00E26158" w:rsidRPr="00E26158">
        <w:rPr>
          <w:rFonts w:cs="David"/>
          <w:noProof/>
          <w:color w:val="000000" w:themeColor="text1"/>
        </w:rPr>
        <w:t>[61]</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w:t>
      </w:r>
      <w:r w:rsidR="00ED4201" w:rsidRPr="009E78A4">
        <w:rPr>
          <w:rFonts w:cs="David" w:hint="cs"/>
          <w:color w:val="000000" w:themeColor="text1"/>
        </w:rPr>
        <w:lastRenderedPageBreak/>
        <w:t xml:space="preserve">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E26158">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http://www.mendeley.com/documents/?uuid=f513c322-3eb8-4612-8f09-1eb393f9d253"]}],"mendeley":{"formattedCitation":"[62]","plainTextFormattedCitation":"[62]","previouslyFormattedCitation":"[62]"},"properties":{"noteIndex":0},"schema":"https://github.com/citation-style-language/schema/raw/master/csl-citation.json"}</w:instrText>
      </w:r>
      <w:r w:rsidR="003511FB" w:rsidRPr="009E78A4">
        <w:rPr>
          <w:rFonts w:cs="David" w:hint="cs"/>
          <w:color w:val="000000" w:themeColor="text1"/>
        </w:rPr>
        <w:fldChar w:fldCharType="separate"/>
      </w:r>
      <w:r w:rsidR="00E26158" w:rsidRPr="00E26158">
        <w:rPr>
          <w:rFonts w:cs="David"/>
          <w:noProof/>
          <w:color w:val="000000" w:themeColor="text1"/>
        </w:rPr>
        <w:t>[62]</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del w:id="190" w:author="Barak Fishbain" w:date="2019-07-29T22:56:00Z">
        <w:r w:rsidR="00110045" w:rsidDel="00F95E02">
          <w:rPr>
            <w:rFonts w:cs="David"/>
            <w:color w:val="000000" w:themeColor="text1"/>
          </w:rPr>
          <w:delText>Appendi</w:delText>
        </w:r>
        <w:r w:rsidR="0031403B" w:rsidDel="00F95E02">
          <w:rPr>
            <w:rFonts w:cs="David"/>
            <w:color w:val="000000" w:themeColor="text1"/>
          </w:rPr>
          <w:delText>ces</w:delText>
        </w:r>
      </w:del>
      <w:r w:rsidR="00D30D64">
        <w:rPr>
          <w:rFonts w:cs="David"/>
          <w:color w:val="000000" w:themeColor="text1"/>
        </w:rPr>
        <w:fldChar w:fldCharType="begin"/>
      </w:r>
      <w:r w:rsidR="00D30D64">
        <w:rPr>
          <w:rFonts w:cs="David"/>
          <w:color w:val="000000" w:themeColor="text1"/>
        </w:rPr>
        <w:instrText xml:space="preserve"> REF Appendix_A \h  \* MERGEFORMAT </w:instrText>
      </w:r>
      <w:r w:rsidR="00D30D64">
        <w:rPr>
          <w:rFonts w:cs="David"/>
          <w:color w:val="000000" w:themeColor="text1"/>
        </w:rPr>
      </w:r>
      <w:r w:rsidR="00D30D64">
        <w:rPr>
          <w:rFonts w:cs="David"/>
          <w:color w:val="000000" w:themeColor="text1"/>
        </w:rPr>
        <w:fldChar w:fldCharType="separate"/>
      </w:r>
      <w:ins w:id="191" w:author="Barak Fishbain" w:date="2019-07-28T17:49:00Z">
        <w:r w:rsidR="007B0BA7" w:rsidRPr="00F95E02">
          <w:rPr>
            <w:rFonts w:cs="David"/>
            <w:color w:val="000000" w:themeColor="text1"/>
          </w:rPr>
          <w:t>Appendix A</w:t>
        </w:r>
      </w:ins>
    </w:p>
    <w:p w14:paraId="237C0EBF" w14:textId="31D51CE8" w:rsidR="00B241F4" w:rsidRDefault="00D30D64" w:rsidP="004C27BF">
      <w:pPr>
        <w:ind w:right="-2"/>
      </w:pPr>
      <w:r>
        <w:rPr>
          <w:rFonts w:cs="David"/>
          <w:color w:val="000000" w:themeColor="text1"/>
        </w:rPr>
        <w:fldChar w:fldCharType="end"/>
      </w:r>
    </w:p>
    <w:p w14:paraId="164046C8" w14:textId="700B9ED9" w:rsidR="00FF6335" w:rsidRPr="00C419E3" w:rsidRDefault="00CA39E2" w:rsidP="00E87BA7">
      <w:pPr>
        <w:pStyle w:val="Heading3"/>
      </w:pPr>
      <w:bookmarkStart w:id="192" w:name="_Ref14950430"/>
      <w:bookmarkStart w:id="193" w:name="_Ref14950498"/>
      <w:bookmarkStart w:id="194" w:name="_Toc14991894"/>
      <w:bookmarkStart w:id="195" w:name="OLE_LINK99"/>
      <w:bookmarkStart w:id="196"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92"/>
      <w:bookmarkEnd w:id="193"/>
      <w:bookmarkEnd w:id="194"/>
    </w:p>
    <w:bookmarkEnd w:id="195"/>
    <w:bookmarkEnd w:id="196"/>
    <w:p w14:paraId="780FC023" w14:textId="23FDA7A8"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E26158">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http://www.mendeley.com/documents/?uuid=9092fc54-5fc3-4675-bd6c-363e0df971e6"]}],"mendeley":{"formattedCitation":"[63]","plainTextFormattedCitation":"[63]","previouslyFormattedCitation":"[63]"},"properties":{"noteIndex":0},"schema":"https://github.com/citation-style-language/schema/raw/master/csl-citation.json"}</w:instrText>
      </w:r>
      <w:r w:rsidR="00EA202A">
        <w:rPr>
          <w:shd w:val="clear" w:color="auto" w:fill="FFFFFF"/>
        </w:rPr>
        <w:fldChar w:fldCharType="separate"/>
      </w:r>
      <w:r w:rsidR="00E26158" w:rsidRPr="00E26158">
        <w:rPr>
          <w:noProof/>
          <w:shd w:val="clear" w:color="auto" w:fill="FFFFFF"/>
        </w:rPr>
        <w:t>[63]</w:t>
      </w:r>
      <w:r w:rsidR="00EA202A">
        <w:rPr>
          <w:shd w:val="clear" w:color="auto" w:fill="FFFFFF"/>
        </w:rPr>
        <w:fldChar w:fldCharType="end"/>
      </w:r>
      <w:r w:rsidR="00FC6979">
        <w:rPr>
          <w:shd w:val="clear" w:color="auto" w:fill="FFFFFF"/>
        </w:rPr>
        <w:t xml:space="preserve">. </w:t>
      </w:r>
    </w:p>
    <w:p w14:paraId="0F0BE9D7" w14:textId="564C555D" w:rsidR="00A4714A" w:rsidRDefault="00683503" w:rsidP="00E87BA7">
      <w:pPr>
        <w:ind w:firstLine="576"/>
      </w:pPr>
      <w:r>
        <w:t xml:space="preserve">For the proposed work, </w:t>
      </w:r>
      <w:r w:rsidR="00F97AE3">
        <w:t xml:space="preserve">the self-adaptive Borg MOEA </w:t>
      </w:r>
      <w:r w:rsidR="00F97AE3">
        <w:fldChar w:fldCharType="begin" w:fldLock="1"/>
      </w:r>
      <w:r w:rsidR="00E26158">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http://www.mendeley.com/documents/?uuid=cc12a63b-4a49-48f6-a524-1741b9d7d5f7"]}],"mendeley":{"formattedCitation":"[64]","plainTextFormattedCitation":"[64]","previouslyFormattedCitation":"[64]"},"properties":{"noteIndex":0},"schema":"https://github.com/citation-style-language/schema/raw/master/csl-citation.json"}</w:instrText>
      </w:r>
      <w:r w:rsidR="00F97AE3">
        <w:fldChar w:fldCharType="separate"/>
      </w:r>
      <w:r w:rsidR="00E26158" w:rsidRPr="00E26158">
        <w:rPr>
          <w:noProof/>
        </w:rPr>
        <w:t>[64]</w:t>
      </w:r>
      <w:r w:rsidR="00F97AE3">
        <w:fldChar w:fldCharType="end"/>
      </w:r>
      <w:r w:rsidR="00F97AE3">
        <w:t xml:space="preserve"> is used. The Borg is classified as a hyper-heuristic global multi-objective search tool </w:t>
      </w:r>
      <w:r w:rsidR="00F97AE3">
        <w:fldChar w:fldCharType="begin" w:fldLock="1"/>
      </w:r>
      <w:r w:rsidR="00E26158">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http://www.mendeley.com/documents/?uuid=fbe39e06-422f-46f6-90d3-075a209daca2"]}],"mendeley":{"formattedCitation":"[65]","plainTextFormattedCitation":"[65]","previouslyFormattedCitation":"[65]"},"properties":{"noteIndex":0},"schema":"https://github.com/citation-style-language/schema/raw/master/csl-citation.json"}</w:instrText>
      </w:r>
      <w:r w:rsidR="00F97AE3">
        <w:fldChar w:fldCharType="separate"/>
      </w:r>
      <w:r w:rsidR="00E26158" w:rsidRPr="00E26158">
        <w:rPr>
          <w:noProof/>
        </w:rPr>
        <w:t>[65]</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E26158">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cc12a63b-4a49-48f6-a524-1741b9d7d5f7","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9092fc54-5fc3-4675-bd6c-363e0df971e6","http://www.mendeley.com/documents/?uuid=0c563fa1-b4df-43aa-b95a-1cced2b3b302","http://www.mendeley.com/documents/?uuid=9e13f038-ee39-4a02-8aad-15e1e27878d9"]}],"mendeley":{"formattedCitation":"[63], [64]","plainTextFormattedCitation":"[63], [64]","previouslyFormattedCitation":"[63], [64]"},"properties":{"noteIndex":0},"schema":"https://github.com/citation-style-language/schema/raw/master/csl-citation.json"}</w:instrText>
      </w:r>
      <w:r w:rsidR="00F97AE3">
        <w:fldChar w:fldCharType="separate"/>
      </w:r>
      <w:r w:rsidR="00E26158" w:rsidRPr="00E26158">
        <w:rPr>
          <w:noProof/>
        </w:rPr>
        <w:t>[63], [64]</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97" w:name="_Toc14991895"/>
      <w:r>
        <w:t>P</w:t>
      </w:r>
      <w:r w:rsidR="00B37986" w:rsidRPr="00A10451">
        <w:rPr>
          <w:rFonts w:hint="cs"/>
        </w:rPr>
        <w:t>roblem formulation</w:t>
      </w:r>
      <w:bookmarkEnd w:id="197"/>
    </w:p>
    <w:p w14:paraId="38B6486C" w14:textId="52629E84" w:rsidR="00446642" w:rsidRPr="00A10451" w:rsidRDefault="0031403B" w:rsidP="00E87BA7">
      <w:pPr>
        <w:pStyle w:val="Heading3"/>
      </w:pPr>
      <w:bookmarkStart w:id="198" w:name="_Toc14991896"/>
      <w:r>
        <w:t>Notation</w:t>
      </w:r>
      <w:bookmarkEnd w:id="198"/>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99" w:name="OLE_LINK12"/>
      <w:bookmarkStart w:id="200" w:name="OLE_LINK13"/>
      <w:r w:rsidRPr="00A10451">
        <w:rPr>
          <w:rFonts w:cs="David" w:hint="cs"/>
        </w:rPr>
        <w:t>region of interest</w:t>
      </w:r>
      <w:bookmarkEnd w:id="199"/>
      <w:bookmarkEnd w:id="200"/>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201" w:name="OLE_LINK14"/>
      <w:bookmarkStart w:id="202" w:name="OLE_LINK15"/>
      <m:oMath>
        <m:r>
          <m:rPr>
            <m:sty m:val="p"/>
          </m:rPr>
          <w:rPr>
            <w:rFonts w:ascii="Cambria Math" w:hAnsi="Cambria Math" w:cs="David" w:hint="cs"/>
            <w:color w:val="000000" w:themeColor="text1"/>
          </w:rPr>
          <m:t>{S}</m:t>
        </m:r>
      </m:oMath>
      <w:r w:rsidRPr="00A10451">
        <w:rPr>
          <w:rFonts w:cs="David" w:hint="cs"/>
        </w:rPr>
        <w:t xml:space="preserve"> </w:t>
      </w:r>
      <w:bookmarkEnd w:id="201"/>
      <w:bookmarkEnd w:id="202"/>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203" w:name="OLE_LINK6"/>
          <w:bookmarkStart w:id="204" w:name="OLE_LINK7"/>
          <w:p w14:paraId="7C78BE4B" w14:textId="15E2AFDE" w:rsidR="00C419E3" w:rsidRPr="00B968DA" w:rsidRDefault="004E5132"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DBB117D"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3</w:t>
            </w:r>
            <w:r w:rsidRPr="00A10451">
              <w:rPr>
                <w:rFonts w:cs="David" w:hint="cs"/>
                <w:color w:val="000000"/>
              </w:rPr>
              <w:fldChar w:fldCharType="end"/>
            </w:r>
            <w:r w:rsidRPr="00A10451">
              <w:rPr>
                <w:rFonts w:cs="David" w:hint="cs"/>
                <w:color w:val="000000"/>
              </w:rPr>
              <w:t>)</w:t>
            </w:r>
          </w:p>
        </w:tc>
      </w:tr>
      <w:bookmarkEnd w:id="203"/>
      <w:bookmarkEnd w:id="204"/>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4E5132"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4F988434"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205" w:name="_Toc14991897"/>
      <w:r w:rsidRPr="00A10451">
        <w:rPr>
          <w:rFonts w:hint="cs"/>
        </w:rPr>
        <w:t xml:space="preserve">Pairwise Euclidean </w:t>
      </w:r>
      <w:r w:rsidR="008C7290">
        <w:t>D</w:t>
      </w:r>
      <w:r w:rsidRPr="00A10451">
        <w:rPr>
          <w:rFonts w:hint="cs"/>
        </w:rPr>
        <w:t>istance (PED)</w:t>
      </w:r>
      <w:bookmarkEnd w:id="205"/>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206" w:name="OLE_LINK24"/>
      <w:bookmarkStart w:id="207"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206"/>
      <w:bookmarkEnd w:id="207"/>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208" w:name="OLE_LINK40"/>
          <w:bookmarkStart w:id="209" w:name="OLE_LINK41"/>
          <w:p w14:paraId="41D84880" w14:textId="2704A040" w:rsidR="001A19D8" w:rsidRPr="00D151B4" w:rsidRDefault="004E5132"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208"/>
                <w:bookmarkEnd w:id="209"/>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9F4246A" w:rsidR="001A19D8" w:rsidRPr="00A10451" w:rsidRDefault="001A19D8" w:rsidP="00E87BA7">
            <w:pPr>
              <w:ind w:right="-2"/>
              <w:jc w:val="center"/>
              <w:rPr>
                <w:rFonts w:cs="David"/>
                <w:color w:val="000000"/>
              </w:rPr>
            </w:pPr>
            <w:r w:rsidRPr="00A10451">
              <w:rPr>
                <w:rFonts w:cs="David" w:hint="cs"/>
                <w:color w:val="000000"/>
              </w:rPr>
              <w:t>(</w:t>
            </w:r>
            <w:bookmarkStart w:id="210"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5</w:t>
            </w:r>
            <w:r w:rsidRPr="00A10451">
              <w:rPr>
                <w:rFonts w:cs="David" w:hint="cs"/>
                <w:color w:val="000000"/>
              </w:rPr>
              <w:fldChar w:fldCharType="end"/>
            </w:r>
            <w:bookmarkEnd w:id="210"/>
            <w:r w:rsidRPr="00A10451">
              <w:rPr>
                <w:rFonts w:cs="David" w:hint="cs"/>
                <w:color w:val="000000"/>
              </w:rPr>
              <w:t>)</w:t>
            </w:r>
          </w:p>
        </w:tc>
      </w:tr>
    </w:tbl>
    <w:p w14:paraId="5D76A521" w14:textId="5533E016" w:rsidR="00446642" w:rsidRDefault="00915D7A" w:rsidP="00E87BA7">
      <w:pPr>
        <w:ind w:right="-2"/>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211" w:name="OLE_LINK10"/>
      <w:bookmarkStart w:id="212" w:name="OLE_LINK11"/>
      <w:r w:rsidR="00702D60" w:rsidRPr="00A10451">
        <w:rPr>
          <w:rFonts w:cs="David" w:hint="cs"/>
          <w:color w:val="000000" w:themeColor="text1"/>
        </w:rPr>
        <w:t xml:space="preserve">{S}' </w:t>
      </w:r>
      <w:bookmarkEnd w:id="211"/>
      <w:bookmarkEnd w:id="212"/>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213" w:name="_Ref14950458"/>
      <w:bookmarkStart w:id="214" w:name="_Toc14991898"/>
      <w:bookmarkStart w:id="215" w:name="OLE_LINK18"/>
      <w:bookmarkStart w:id="216" w:name="OLE_LINK19"/>
      <w:r>
        <w:t>Optimization</w:t>
      </w:r>
      <w:bookmarkEnd w:id="213"/>
      <w:bookmarkEnd w:id="214"/>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215"/>
      <w:bookmarkEnd w:id="216"/>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217" w:name="OLE_LINK30"/>
      <w:bookmarkStart w:id="218" w:name="OLE_LINK31"/>
      <w:r w:rsidRPr="00A10451">
        <w:rPr>
          <w:rFonts w:cs="David" w:hint="cs"/>
        </w:rPr>
        <w:t xml:space="preserve">meteorological </w:t>
      </w:r>
      <w:r w:rsidRPr="00A10451">
        <w:rPr>
          <w:rFonts w:cs="David" w:hint="cs"/>
        </w:rPr>
        <w:lastRenderedPageBreak/>
        <w:t>combination</w:t>
      </w:r>
      <w:r>
        <w:rPr>
          <w:rFonts w:cs="David"/>
        </w:rPr>
        <w:t xml:space="preserve"> </w:t>
      </w:r>
      <w:bookmarkEnd w:id="217"/>
      <w:bookmarkEnd w:id="218"/>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219" w:name="OLE_LINK103"/>
      <w:bookmarkStart w:id="220" w:name="OLE_LINK104"/>
      <w:r>
        <w:rPr>
          <w:rFonts w:cs="David"/>
        </w:rPr>
        <w:t xml:space="preserve">(WS, WD, SC) </w:t>
      </w:r>
      <w:bookmarkEnd w:id="219"/>
      <w:bookmarkEnd w:id="220"/>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221" w:name="OLE_LINK16"/>
            <w:bookmarkStart w:id="222" w:name="OLE_LINK17"/>
            <m:r>
              <w:rPr>
                <w:rFonts w:ascii="Cambria Math" w:hAnsi="Cambria Math" w:cs="David"/>
              </w:rPr>
              <m:t>p</m:t>
            </m:r>
            <w:bookmarkEnd w:id="221"/>
            <w:bookmarkEnd w:id="222"/>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223" w:name="OLE_LINK22"/>
      <w:bookmarkStart w:id="224"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223"/>
      <w:bookmarkEnd w:id="224"/>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225" w:name="OLE_LINK8"/>
      <w:bookmarkStart w:id="226" w:name="OLE_LINK9"/>
      <w:r w:rsidR="0036719E" w:rsidRPr="00A10451">
        <w:rPr>
          <w:rFonts w:cs="David" w:hint="cs"/>
        </w:rPr>
        <w:t xml:space="preserve">objective </w:t>
      </w:r>
      <w:bookmarkEnd w:id="225"/>
      <w:bookmarkEnd w:id="226"/>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4E5132"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44159096" w:rsidR="00D151B4" w:rsidRPr="00A10451" w:rsidRDefault="00D151B4" w:rsidP="00E87BA7">
            <w:pPr>
              <w:ind w:right="-2"/>
              <w:jc w:val="center"/>
              <w:rPr>
                <w:rFonts w:cs="David"/>
                <w:color w:val="000000"/>
              </w:rPr>
            </w:pPr>
            <w:r w:rsidRPr="00A10451">
              <w:rPr>
                <w:rFonts w:cs="David" w:hint="cs"/>
                <w:color w:val="000000"/>
              </w:rPr>
              <w:t>(</w:t>
            </w:r>
            <w:bookmarkStart w:id="227"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6</w:t>
            </w:r>
            <w:r w:rsidRPr="00A10451">
              <w:rPr>
                <w:rFonts w:cs="David" w:hint="cs"/>
                <w:color w:val="000000"/>
              </w:rPr>
              <w:fldChar w:fldCharType="end"/>
            </w:r>
            <w:bookmarkEnd w:id="227"/>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4E5132"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228" w:name="OLE_LINK45"/>
                                        <w:bookmarkStart w:id="229"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230" w:name="OLE_LINK42"/>
                                            <w:bookmarkStart w:id="231"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230"/>
                                            <w:bookmarkEnd w:id="231"/>
                                          </m:sub>
                                        </m:sSub>
                                        <w:bookmarkEnd w:id="228"/>
                                        <w:bookmarkEnd w:id="229"/>
                                        <m:ctrlPr>
                                          <w:rPr>
                                            <w:rFonts w:ascii="Cambria Math" w:hAnsi="Cambria Math" w:cs="David"/>
                                            <w:color w:val="000000" w:themeColor="text1"/>
                                          </w:rPr>
                                        </m:ctrlPr>
                                      </m:e>
                                    </m:d>
                                  </m:e>
                                </m:func>
                              </m:e>
                            </m:nary>
                          </m:num>
                          <m:den>
                            <m:r>
                              <m:rPr>
                                <m:sty m:val="p"/>
                              </m:rPr>
                              <w:rPr>
                                <w:rFonts w:ascii="Cambria Math" w:hAnsi="Cambria Math" w:cs="David"/>
                              </w:rPr>
                              <m:t>N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3CB3AFF6" w:rsidR="007A14AC" w:rsidRPr="00A10451" w:rsidRDefault="007A14AC" w:rsidP="00E87BA7">
            <w:pPr>
              <w:ind w:right="-2"/>
              <w:jc w:val="center"/>
              <w:rPr>
                <w:rFonts w:cs="David"/>
                <w:color w:val="000000"/>
              </w:rPr>
            </w:pPr>
            <w:r w:rsidRPr="00A10451">
              <w:rPr>
                <w:rFonts w:cs="David" w:hint="cs"/>
                <w:color w:val="000000"/>
              </w:rPr>
              <w:t>(</w:t>
            </w:r>
            <w:bookmarkStart w:id="232"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7</w:t>
            </w:r>
            <w:r w:rsidRPr="00A10451">
              <w:rPr>
                <w:rFonts w:cs="David" w:hint="cs"/>
                <w:color w:val="000000"/>
              </w:rPr>
              <w:fldChar w:fldCharType="end"/>
            </w:r>
            <w:bookmarkEnd w:id="232"/>
            <w:r w:rsidRPr="00A10451">
              <w:rPr>
                <w:rFonts w:cs="David" w:hint="cs"/>
                <w:color w:val="000000"/>
              </w:rPr>
              <w:t>)</w:t>
            </w:r>
          </w:p>
        </w:tc>
      </w:tr>
    </w:tbl>
    <w:p w14:paraId="26A3B1E7" w14:textId="77777777" w:rsidR="009B795D" w:rsidRDefault="009B795D" w:rsidP="00235598">
      <w:pPr>
        <w:pStyle w:val="ListParagraph"/>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233" w:name="OLE_LINK38"/>
      <w:bookmarkStart w:id="234" w:name="OLE_LINK39"/>
      <w:r w:rsidRPr="00715A1D">
        <w:rPr>
          <w:rFonts w:cs="David"/>
          <w:color w:val="000000" w:themeColor="text1"/>
        </w:rPr>
        <w:t xml:space="preserve">355 </w:t>
      </w:r>
      <w:bookmarkEnd w:id="233"/>
      <w:bookmarkEnd w:id="234"/>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235" w:name="OLE_LINK46"/>
      <w:bookmarkStart w:id="236" w:name="OLE_LINK47"/>
      <w:r>
        <w:rPr>
          <w:rFonts w:cs="David"/>
          <w:color w:val="000000" w:themeColor="text1"/>
        </w:rPr>
        <w:t xml:space="preserve"> etc.</w:t>
      </w:r>
      <w:bookmarkEnd w:id="235"/>
      <w:bookmarkEnd w:id="236"/>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4E5132"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69255BD6" w:rsidR="008C41EA" w:rsidRPr="00A10451" w:rsidRDefault="008C41EA" w:rsidP="00E87BA7">
            <w:pPr>
              <w:ind w:right="-2"/>
              <w:jc w:val="center"/>
              <w:rPr>
                <w:rFonts w:cs="David"/>
                <w:color w:val="000000"/>
              </w:rPr>
            </w:pPr>
            <w:r w:rsidRPr="00A10451">
              <w:rPr>
                <w:rFonts w:cs="David" w:hint="cs"/>
                <w:color w:val="000000"/>
              </w:rPr>
              <w:t>(</w:t>
            </w:r>
            <w:bookmarkStart w:id="237"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7B0BA7">
              <w:rPr>
                <w:rFonts w:cs="David"/>
                <w:noProof/>
                <w:color w:val="000000"/>
              </w:rPr>
              <w:t>8</w:t>
            </w:r>
            <w:r w:rsidRPr="00A10451">
              <w:rPr>
                <w:rFonts w:cs="David" w:hint="cs"/>
                <w:color w:val="000000"/>
              </w:rPr>
              <w:fldChar w:fldCharType="end"/>
            </w:r>
            <w:bookmarkEnd w:id="237"/>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w:t>
      </w:r>
      <w:r w:rsidR="0021682C">
        <w:rPr>
          <w:rFonts w:cs="David"/>
          <w:color w:val="000000" w:themeColor="text1"/>
        </w:rPr>
        <w:lastRenderedPageBreak/>
        <w:t>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238" w:name="_Toc14991899"/>
      <w:r>
        <w:t>O</w:t>
      </w:r>
      <w:r w:rsidR="00B7088F" w:rsidRPr="00A10451">
        <w:rPr>
          <w:rFonts w:hint="cs"/>
        </w:rPr>
        <w:t>ptimization</w:t>
      </w:r>
      <w:r>
        <w:t xml:space="preserve"> </w:t>
      </w:r>
      <w:r w:rsidR="009B5868">
        <w:t>procedure</w:t>
      </w:r>
      <w:bookmarkEnd w:id="238"/>
    </w:p>
    <w:p w14:paraId="5A375947" w14:textId="4D32985D"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ins w:id="239" w:author="Barak Fishbain" w:date="2019-07-28T17:49:00Z">
        <w:r w:rsidR="007B0BA7">
          <w:rPr>
            <w:rFonts w:cs="David"/>
            <w:color w:val="000000" w:themeColor="text1"/>
            <w:cs/>
          </w:rPr>
          <w:t>‎</w:t>
        </w:r>
        <w:r w:rsidR="007B0BA7">
          <w:rPr>
            <w:rFonts w:cs="David"/>
            <w:color w:val="000000" w:themeColor="text1"/>
          </w:rPr>
          <w:t>5.1.3</w:t>
        </w:r>
      </w:ins>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7B0BA7">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240" w:name="_Toc14991900"/>
      <w:r>
        <w:t>Research plan</w:t>
      </w:r>
      <w:bookmarkEnd w:id="240"/>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241" w:name="OLE_LINK168"/>
      <w:bookmarkStart w:id="242"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241"/>
    <w:bookmarkEnd w:id="242"/>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243" w:name="OLE_LINK174"/>
      <w:bookmarkStart w:id="244"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lastRenderedPageBreak/>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243"/>
    <w:bookmarkEnd w:id="244"/>
    <w:p w14:paraId="0AC6AC12" w14:textId="290BF4F7" w:rsidR="00C36033" w:rsidDel="00F95E02" w:rsidRDefault="00C36033" w:rsidP="00E87BA7">
      <w:pPr>
        <w:ind w:right="-2"/>
        <w:rPr>
          <w:del w:id="245" w:author="Barak Fishbain" w:date="2019-07-29T22:59:00Z"/>
          <w:rFonts w:cs="David"/>
          <w:b/>
          <w:bCs/>
          <w:sz w:val="28"/>
          <w:szCs w:val="28"/>
        </w:rPr>
      </w:pPr>
    </w:p>
    <w:p w14:paraId="18717D46" w14:textId="4AC15EA7" w:rsidR="00125AB7" w:rsidDel="00F95E02" w:rsidRDefault="00125AB7" w:rsidP="00E87BA7">
      <w:pPr>
        <w:ind w:right="-2"/>
        <w:rPr>
          <w:del w:id="246" w:author="Barak Fishbain" w:date="2019-07-29T22:59:00Z"/>
          <w:rFonts w:cs="David"/>
          <w:b/>
          <w:bCs/>
          <w:sz w:val="28"/>
          <w:szCs w:val="28"/>
        </w:rPr>
      </w:pPr>
    </w:p>
    <w:p w14:paraId="2209007B" w14:textId="77590BF9" w:rsidR="00125AB7" w:rsidDel="00F95E02" w:rsidRDefault="00125AB7" w:rsidP="00E87BA7">
      <w:pPr>
        <w:ind w:right="-2"/>
        <w:rPr>
          <w:del w:id="247" w:author="Barak Fishbain" w:date="2019-07-29T22:59:00Z"/>
          <w:rFonts w:cs="David"/>
          <w:b/>
          <w:bCs/>
          <w:sz w:val="28"/>
          <w:szCs w:val="28"/>
        </w:rPr>
      </w:pPr>
    </w:p>
    <w:p w14:paraId="116EFC36" w14:textId="2E2D5176" w:rsidR="00125AB7" w:rsidDel="00F95E02" w:rsidRDefault="00125AB7" w:rsidP="00E87BA7">
      <w:pPr>
        <w:ind w:right="-2"/>
        <w:rPr>
          <w:del w:id="248" w:author="Barak Fishbain" w:date="2019-07-29T22:59:00Z"/>
          <w:rFonts w:cs="David"/>
          <w:b/>
          <w:bCs/>
          <w:sz w:val="28"/>
          <w:szCs w:val="28"/>
        </w:rPr>
      </w:pPr>
    </w:p>
    <w:p w14:paraId="717E3DAA" w14:textId="1B9AD50A" w:rsidR="00125AB7" w:rsidDel="00F95E02" w:rsidRDefault="00125AB7" w:rsidP="00E87BA7">
      <w:pPr>
        <w:ind w:right="-2"/>
        <w:rPr>
          <w:del w:id="249" w:author="Barak Fishbain" w:date="2019-07-29T22:59:00Z"/>
          <w:rFonts w:cs="David"/>
          <w:b/>
          <w:bCs/>
          <w:sz w:val="28"/>
          <w:szCs w:val="28"/>
        </w:rPr>
      </w:pPr>
    </w:p>
    <w:p w14:paraId="236CC6BB" w14:textId="1DEBAAD0" w:rsidR="00125AB7" w:rsidDel="00F95E02" w:rsidRDefault="00125AB7" w:rsidP="00E87BA7">
      <w:pPr>
        <w:ind w:right="-2"/>
        <w:rPr>
          <w:del w:id="250" w:author="Barak Fishbain" w:date="2019-07-29T22:59:00Z"/>
          <w:rFonts w:cs="David"/>
          <w:b/>
          <w:bCs/>
          <w:sz w:val="28"/>
          <w:szCs w:val="28"/>
        </w:rPr>
      </w:pPr>
    </w:p>
    <w:p w14:paraId="27AA67E8" w14:textId="7504C0A8" w:rsidR="00125AB7" w:rsidDel="00F95E02" w:rsidRDefault="00125AB7" w:rsidP="00E87BA7">
      <w:pPr>
        <w:ind w:right="-2"/>
        <w:rPr>
          <w:del w:id="251" w:author="Barak Fishbain" w:date="2019-07-29T22:59:00Z"/>
          <w:rFonts w:cs="David"/>
          <w:b/>
          <w:bCs/>
          <w:sz w:val="28"/>
          <w:szCs w:val="28"/>
        </w:rPr>
      </w:pPr>
    </w:p>
    <w:p w14:paraId="06032FBC" w14:textId="525FD7BA" w:rsidR="00125AB7" w:rsidDel="00F95E02" w:rsidRDefault="00125AB7" w:rsidP="00E87BA7">
      <w:pPr>
        <w:ind w:right="-2"/>
        <w:rPr>
          <w:del w:id="252" w:author="Barak Fishbain" w:date="2019-07-29T22:59:00Z"/>
          <w:rFonts w:cs="David"/>
          <w:b/>
          <w:bCs/>
          <w:sz w:val="28"/>
          <w:szCs w:val="28"/>
        </w:rPr>
      </w:pPr>
    </w:p>
    <w:p w14:paraId="4A45ACB6" w14:textId="41E3ED96" w:rsidR="00125AB7" w:rsidDel="00F95E02" w:rsidRDefault="00125AB7" w:rsidP="00E87BA7">
      <w:pPr>
        <w:ind w:right="-2"/>
        <w:rPr>
          <w:del w:id="253" w:author="Barak Fishbain" w:date="2019-07-29T22:59:00Z"/>
          <w:rFonts w:cs="David"/>
          <w:b/>
          <w:bCs/>
          <w:sz w:val="28"/>
          <w:szCs w:val="28"/>
        </w:rPr>
      </w:pPr>
    </w:p>
    <w:p w14:paraId="4A01C029" w14:textId="601E665C" w:rsidR="00125AB7" w:rsidDel="00F95E02" w:rsidRDefault="00125AB7" w:rsidP="00E87BA7">
      <w:pPr>
        <w:ind w:right="-2"/>
        <w:rPr>
          <w:del w:id="254" w:author="Barak Fishbain" w:date="2019-07-29T22:59:00Z"/>
          <w:rFonts w:cs="David"/>
          <w:b/>
          <w:bCs/>
          <w:sz w:val="28"/>
          <w:szCs w:val="28"/>
        </w:rPr>
      </w:pPr>
    </w:p>
    <w:p w14:paraId="1EFE051C" w14:textId="0949D395" w:rsidR="00125AB7" w:rsidDel="00F95E02" w:rsidRDefault="00125AB7" w:rsidP="00E87BA7">
      <w:pPr>
        <w:ind w:right="-2"/>
        <w:rPr>
          <w:del w:id="255" w:author="Barak Fishbain" w:date="2019-07-29T22:59:00Z"/>
          <w:rFonts w:cs="David"/>
          <w:b/>
          <w:bCs/>
          <w:sz w:val="28"/>
          <w:szCs w:val="28"/>
        </w:rPr>
      </w:pPr>
    </w:p>
    <w:p w14:paraId="5A61CD77" w14:textId="7046ADC7" w:rsidR="005D61F8" w:rsidDel="00F95E02" w:rsidRDefault="005D61F8" w:rsidP="00E87BA7">
      <w:pPr>
        <w:ind w:right="-2"/>
        <w:rPr>
          <w:del w:id="256" w:author="Barak Fishbain" w:date="2019-07-29T22:59:00Z"/>
          <w:rFonts w:cs="David"/>
          <w:b/>
          <w:bCs/>
          <w:sz w:val="28"/>
          <w:szCs w:val="28"/>
        </w:rPr>
      </w:pPr>
    </w:p>
    <w:p w14:paraId="71DDBF28" w14:textId="6285A367" w:rsidR="005D61F8" w:rsidDel="00F95E02" w:rsidRDefault="005D61F8" w:rsidP="00E87BA7">
      <w:pPr>
        <w:ind w:right="-2"/>
        <w:rPr>
          <w:del w:id="257" w:author="Barak Fishbain" w:date="2019-07-29T22:59:00Z"/>
          <w:rFonts w:cs="David"/>
          <w:b/>
          <w:bCs/>
          <w:sz w:val="28"/>
          <w:szCs w:val="28"/>
        </w:rPr>
      </w:pPr>
    </w:p>
    <w:p w14:paraId="16D1C8DB" w14:textId="3BDA86DA" w:rsidR="005D61F8" w:rsidDel="00F95E02" w:rsidRDefault="005D61F8" w:rsidP="00E87BA7">
      <w:pPr>
        <w:ind w:right="-2"/>
        <w:rPr>
          <w:del w:id="258" w:author="Barak Fishbain" w:date="2019-07-29T22:59:00Z"/>
          <w:rFonts w:cs="David"/>
          <w:b/>
          <w:bCs/>
          <w:sz w:val="28"/>
          <w:szCs w:val="28"/>
        </w:rPr>
      </w:pPr>
    </w:p>
    <w:p w14:paraId="10D4FC56" w14:textId="49742A44" w:rsidR="005D61F8" w:rsidDel="00F95E02" w:rsidRDefault="005D61F8" w:rsidP="00E87BA7">
      <w:pPr>
        <w:ind w:right="-2"/>
        <w:rPr>
          <w:del w:id="259" w:author="Barak Fishbain" w:date="2019-07-29T22:59:00Z"/>
          <w:rFonts w:cs="David"/>
          <w:b/>
          <w:bCs/>
          <w:sz w:val="28"/>
          <w:szCs w:val="28"/>
        </w:rPr>
      </w:pPr>
    </w:p>
    <w:p w14:paraId="56485B7B" w14:textId="08866114" w:rsidR="005D61F8" w:rsidDel="00F95E02" w:rsidRDefault="005D61F8" w:rsidP="00E87BA7">
      <w:pPr>
        <w:ind w:right="-2"/>
        <w:rPr>
          <w:del w:id="260" w:author="Barak Fishbain" w:date="2019-07-29T22:59:00Z"/>
          <w:rFonts w:cs="David"/>
          <w:b/>
          <w:bCs/>
          <w:sz w:val="28"/>
          <w:szCs w:val="28"/>
        </w:rPr>
      </w:pPr>
    </w:p>
    <w:p w14:paraId="6A4E536D" w14:textId="2646DEBC" w:rsidR="005D61F8" w:rsidDel="00F95E02" w:rsidRDefault="005D61F8" w:rsidP="00E87BA7">
      <w:pPr>
        <w:ind w:right="-2"/>
        <w:rPr>
          <w:del w:id="261" w:author="Barak Fishbain" w:date="2019-07-29T22:59:00Z"/>
          <w:rFonts w:cs="David"/>
          <w:b/>
          <w:bCs/>
          <w:sz w:val="28"/>
          <w:szCs w:val="28"/>
        </w:rPr>
      </w:pPr>
    </w:p>
    <w:p w14:paraId="6333D5F9" w14:textId="07DB9B0E" w:rsidR="00965BBC" w:rsidDel="00F95E02" w:rsidRDefault="00965BBC" w:rsidP="00E87BA7">
      <w:pPr>
        <w:ind w:right="-2"/>
        <w:rPr>
          <w:del w:id="262" w:author="Barak Fishbain" w:date="2019-07-29T22:59:00Z"/>
          <w:rFonts w:cs="David"/>
          <w:b/>
          <w:bCs/>
          <w:sz w:val="28"/>
          <w:szCs w:val="28"/>
        </w:rPr>
      </w:pPr>
    </w:p>
    <w:p w14:paraId="0B58C600" w14:textId="0ED829E0" w:rsidR="00965BBC" w:rsidDel="00F95E02" w:rsidRDefault="00965BBC" w:rsidP="00E87BA7">
      <w:pPr>
        <w:ind w:right="-2"/>
        <w:rPr>
          <w:del w:id="263" w:author="Barak Fishbain" w:date="2019-07-29T22:59:00Z"/>
          <w:rFonts w:cs="David"/>
          <w:b/>
          <w:bCs/>
          <w:sz w:val="28"/>
          <w:szCs w:val="28"/>
        </w:rPr>
      </w:pPr>
    </w:p>
    <w:p w14:paraId="52F7DC2F" w14:textId="15CB3C49" w:rsidR="005D61F8" w:rsidRPr="003867E3" w:rsidDel="00F95E02" w:rsidRDefault="005D61F8" w:rsidP="00E87BA7">
      <w:pPr>
        <w:ind w:right="-2"/>
        <w:rPr>
          <w:del w:id="264" w:author="Barak Fishbain" w:date="2019-07-29T22:59:00Z"/>
          <w:rFonts w:cs="David"/>
          <w:b/>
          <w:bCs/>
          <w:i/>
          <w:iCs/>
          <w:sz w:val="28"/>
          <w:szCs w:val="28"/>
        </w:rPr>
      </w:pPr>
    </w:p>
    <w:p w14:paraId="5CCC832F" w14:textId="51500B4C" w:rsidR="006D2082" w:rsidRPr="00710BC2" w:rsidRDefault="005058CB" w:rsidP="0089641E">
      <w:pPr>
        <w:pStyle w:val="Heading1"/>
        <w:rPr>
          <w:color w:val="FF0000"/>
        </w:rPr>
      </w:pPr>
      <w:bookmarkStart w:id="265" w:name="_Toc14991901"/>
      <w:del w:id="266" w:author="ss kk" w:date="2019-07-26T12:42:00Z">
        <w:r w:rsidRPr="00710BC2" w:rsidDel="00132890">
          <w:rPr>
            <w:rFonts w:hint="cs"/>
          </w:rPr>
          <w:delText xml:space="preserve">Initial </w:delText>
        </w:r>
      </w:del>
      <w:ins w:id="267" w:author="ss kk" w:date="2019-07-26T12:42:00Z">
        <w:r w:rsidR="00132890">
          <w:t>Preliminary</w:t>
        </w:r>
        <w:r w:rsidR="00132890" w:rsidRPr="00710BC2">
          <w:rPr>
            <w:rFonts w:hint="cs"/>
          </w:rPr>
          <w:t xml:space="preserve"> </w:t>
        </w:r>
      </w:ins>
      <w:r w:rsidRPr="00710BC2">
        <w:rPr>
          <w:rFonts w:hint="cs"/>
        </w:rPr>
        <w:t>results</w:t>
      </w:r>
      <w:bookmarkEnd w:id="265"/>
      <w:r w:rsidRPr="00710BC2">
        <w:rPr>
          <w:rFonts w:hint="cs"/>
        </w:rPr>
        <w:t xml:space="preserve"> </w:t>
      </w:r>
    </w:p>
    <w:p w14:paraId="692819C2" w14:textId="06CE3542" w:rsidR="005C7110" w:rsidRPr="00C44552" w:rsidRDefault="005C7110" w:rsidP="00E87BA7">
      <w:pPr>
        <w:pStyle w:val="Heading2"/>
      </w:pPr>
      <w:bookmarkStart w:id="268" w:name="_Toc14991902"/>
      <w:bookmarkStart w:id="269" w:name="OLE_LINK52"/>
      <w:bookmarkStart w:id="270" w:name="OLE_LINK53"/>
      <w:r w:rsidRPr="00A10451">
        <w:rPr>
          <w:rFonts w:hint="cs"/>
        </w:rPr>
        <w:t>Simulation set</w:t>
      </w:r>
      <w:bookmarkEnd w:id="268"/>
      <w:ins w:id="271" w:author="ss kk" w:date="2019-07-26T12:42:00Z">
        <w:r w:rsidR="00132890">
          <w:t>up</w:t>
        </w:r>
      </w:ins>
      <w:r w:rsidRPr="00A10451">
        <w:rPr>
          <w:rFonts w:hint="cs"/>
        </w:rPr>
        <w:t xml:space="preserve"> </w:t>
      </w:r>
    </w:p>
    <w:bookmarkEnd w:id="269"/>
    <w:bookmarkEnd w:id="270"/>
    <w:p w14:paraId="244D31EC" w14:textId="225924C2" w:rsidR="0082754F" w:rsidRDefault="005C7110">
      <w:pPr>
        <w:ind w:right="-2"/>
        <w:rPr>
          <w:rFonts w:cs="David"/>
          <w:color w:val="000000"/>
        </w:rPr>
      </w:pPr>
      <w:r>
        <w:rPr>
          <w:rFonts w:cs="David"/>
        </w:rPr>
        <w:t>An initial simulation set</w:t>
      </w:r>
      <w:ins w:id="272" w:author="ss kk" w:date="2019-07-26T12:43:00Z">
        <w:r w:rsidR="00132890">
          <w:rPr>
            <w:rFonts w:cs="David"/>
          </w:rPr>
          <w:t>up</w:t>
        </w:r>
      </w:ins>
      <w:r>
        <w:rPr>
          <w:rFonts w:cs="David"/>
        </w:rPr>
        <w:t xml:space="preserve"> was </w:t>
      </w:r>
      <w:del w:id="273" w:author="ss kk" w:date="2019-07-26T12:43:00Z">
        <w:r w:rsidDel="00132890">
          <w:rPr>
            <w:rFonts w:cs="David"/>
          </w:rPr>
          <w:delText>tested</w:delText>
        </w:r>
      </w:del>
      <w:ins w:id="274" w:author="ss kk" w:date="2019-07-26T12:43:00Z">
        <w:r w:rsidR="00132890">
          <w:rPr>
            <w:rFonts w:cs="David"/>
          </w:rPr>
          <w:t>explored</w:t>
        </w:r>
      </w:ins>
      <w:r>
        <w:rPr>
          <w:rFonts w:cs="David"/>
        </w:rPr>
        <w:t>.</w:t>
      </w:r>
      <w:r w:rsidR="00B82E38">
        <w:rPr>
          <w:rFonts w:cs="David"/>
        </w:rPr>
        <w:t xml:space="preserve"> </w:t>
      </w:r>
      <w:del w:id="275" w:author="ss kk" w:date="2019-07-26T12:43:00Z">
        <w:r w:rsidDel="00132890">
          <w:rPr>
            <w:rFonts w:cs="David"/>
          </w:rPr>
          <w:delText>We configured a</w:delText>
        </w:r>
      </w:del>
      <w:ins w:id="276" w:author="ss kk" w:date="2019-07-26T12:43:00Z">
        <w:r w:rsidR="00132890">
          <w:rPr>
            <w:rFonts w:cs="David"/>
          </w:rPr>
          <w:t>A</w:t>
        </w:r>
      </w:ins>
      <w:r w:rsidRPr="00A10451">
        <w:rPr>
          <w:rFonts w:cs="David" w:hint="cs"/>
        </w:rPr>
        <w:t xml:space="preserve"> 1000x1000 </w:t>
      </w:r>
      <w:r w:rsidR="00201AB5">
        <w:rPr>
          <w:rFonts w:cs="David"/>
        </w:rPr>
        <w:t>m</w:t>
      </w:r>
      <w:r w:rsidRPr="00A10451">
        <w:rPr>
          <w:rFonts w:cs="David" w:hint="cs"/>
        </w:rPr>
        <w:t xml:space="preserve"> flat area</w:t>
      </w:r>
      <w:ins w:id="277" w:author="ss kk" w:date="2019-07-26T12:44:00Z">
        <w:r w:rsidR="00132890">
          <w:rPr>
            <w:rFonts w:cs="David"/>
          </w:rPr>
          <w:t xml:space="preserve"> is the simulated arena with sensors </w:t>
        </w:r>
      </w:ins>
      <w:del w:id="278" w:author="ss kk" w:date="2019-07-26T12:44:00Z">
        <w:r w:rsidRPr="00A10451" w:rsidDel="00132890">
          <w:rPr>
            <w:rFonts w:cs="David" w:hint="cs"/>
          </w:rPr>
          <w:delText>.</w:delText>
        </w:r>
        <w:r w:rsidRPr="00A10451" w:rsidDel="00132890">
          <w:rPr>
            <w:rFonts w:cs="David" w:hint="cs"/>
            <w:color w:val="000000"/>
          </w:rPr>
          <w:delText xml:space="preserve"> The simulated sensors were assumed to be </w:delText>
        </w:r>
      </w:del>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7B0BA7">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ins w:id="279" w:author="Barak Fishbain" w:date="2019-07-28T17:49:00Z">
        <w:r w:rsidR="007B0BA7" w:rsidRPr="007B0BA7">
          <w:rPr>
            <w:rFonts w:cs="David"/>
            <w:color w:val="000000" w:themeColor="text1"/>
            <w:rPrChange w:id="280" w:author="Barak Fishbain" w:date="2019-07-28T17:49:00Z">
              <w:rPr>
                <w:rFonts w:cs="David"/>
                <w:b/>
                <w:bCs/>
                <w:i/>
                <w:iCs/>
                <w:color w:val="000000" w:themeColor="text1"/>
                <w:sz w:val="20"/>
                <w:szCs w:val="20"/>
              </w:rPr>
            </w:rPrChange>
          </w:rPr>
          <w:t xml:space="preserve">Figure </w:t>
        </w:r>
        <w:r w:rsidR="007B0BA7" w:rsidRPr="007B0BA7">
          <w:rPr>
            <w:rFonts w:cs="David"/>
            <w:noProof/>
            <w:color w:val="000000" w:themeColor="text1"/>
            <w:rPrChange w:id="281" w:author="Barak Fishbain" w:date="2019-07-28T17:49:00Z">
              <w:rPr>
                <w:rFonts w:cs="David"/>
                <w:b/>
                <w:bCs/>
                <w:i/>
                <w:iCs/>
                <w:noProof/>
                <w:color w:val="000000" w:themeColor="text1"/>
                <w:sz w:val="20"/>
                <w:szCs w:val="20"/>
              </w:rPr>
            </w:rPrChange>
          </w:rPr>
          <w:t>1</w:t>
        </w:r>
        <w:r w:rsidR="007B0BA7" w:rsidRPr="007B0BA7">
          <w:rPr>
            <w:rFonts w:cs="David"/>
            <w:noProof/>
            <w:color w:val="000000" w:themeColor="text1"/>
            <w:rPrChange w:id="282" w:author="Barak Fishbain" w:date="2019-07-28T17:49:00Z">
              <w:rPr>
                <w:rFonts w:cs="David"/>
                <w:b/>
                <w:bCs/>
                <w:i/>
                <w:iCs/>
                <w:color w:val="000000" w:themeColor="text1"/>
                <w:sz w:val="20"/>
                <w:szCs w:val="20"/>
              </w:rPr>
            </w:rPrChange>
          </w:rPr>
          <w:t>.</w:t>
        </w:r>
        <w:r w:rsidR="007B0BA7" w:rsidRPr="007B0BA7">
          <w:rPr>
            <w:rFonts w:cs="David"/>
            <w:color w:val="000000" w:themeColor="text1"/>
            <w:rPrChange w:id="283" w:author="Barak Fishbain" w:date="2019-07-28T17:49:00Z">
              <w:rPr>
                <w:rFonts w:cs="David"/>
                <w:i/>
                <w:iCs/>
                <w:color w:val="000000" w:themeColor="text1"/>
                <w:sz w:val="20"/>
                <w:szCs w:val="20"/>
              </w:rPr>
            </w:rPrChange>
          </w:rPr>
          <w:t xml:space="preserve"> </w:t>
        </w:r>
      </w:ins>
      <w:del w:id="284"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noProof/>
            <w:color w:val="000000" w:themeColor="text1"/>
          </w:rPr>
          <w:delText>1</w:delText>
        </w:r>
        <w:r w:rsidR="0056587D" w:rsidRPr="0056587D" w:rsidDel="007B0BA7">
          <w:rPr>
            <w:rFonts w:cs="David" w:hint="cs"/>
            <w:noProof/>
            <w:color w:val="000000" w:themeColor="text1"/>
          </w:rPr>
          <w:delText>.</w:delText>
        </w:r>
        <w:r w:rsidR="0056587D" w:rsidRPr="0056587D" w:rsidDel="007B0BA7">
          <w:rPr>
            <w:rFonts w:cs="David" w:hint="cs"/>
            <w:color w:val="000000" w:themeColor="text1"/>
          </w:rPr>
          <w:delText xml:space="preserve"> </w:delText>
        </w:r>
      </w:del>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285" w:name="_Toc14991903"/>
      <w:bookmarkStart w:id="286" w:name="OLE_LINK56"/>
      <w:bookmarkStart w:id="287"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5"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3983AA40" w:rsidR="004E5132" w:rsidRPr="00EF2BB5" w:rsidRDefault="004E5132" w:rsidP="00132890">
                              <w:pPr>
                                <w:pStyle w:val="Caption"/>
                                <w:spacing w:line="276" w:lineRule="auto"/>
                                <w:rPr>
                                  <w:rFonts w:ascii="David" w:hAnsi="David" w:cs="David"/>
                                  <w:i w:val="0"/>
                                  <w:iCs w:val="0"/>
                                  <w:noProof/>
                                  <w:color w:val="000000" w:themeColor="text1"/>
                                  <w:sz w:val="20"/>
                                  <w:szCs w:val="20"/>
                                </w:rPr>
                              </w:pPr>
                              <w:bookmarkStart w:id="288"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288"/>
                              <w:del w:id="289" w:author="ss kk" w:date="2019-07-26T12:46:00Z">
                                <w:r w:rsidRPr="00EF2BB5" w:rsidDel="00132890">
                                  <w:rPr>
                                    <w:rFonts w:ascii="David" w:hAnsi="David" w:cs="David" w:hint="cs"/>
                                    <w:i w:val="0"/>
                                    <w:iCs w:val="0"/>
                                    <w:color w:val="000000" w:themeColor="text1"/>
                                    <w:sz w:val="20"/>
                                    <w:szCs w:val="20"/>
                                  </w:rPr>
                                  <w:delText xml:space="preserve">Simulation </w:delText>
                                </w:r>
                              </w:del>
                              <w:ins w:id="290" w:author="ss kk" w:date="2019-07-26T12:46:00Z">
                                <w:r>
                                  <w:rPr>
                                    <w:rFonts w:ascii="David" w:hAnsi="David" w:cs="David"/>
                                    <w:i w:val="0"/>
                                    <w:iCs w:val="0"/>
                                    <w:color w:val="000000" w:themeColor="text1"/>
                                    <w:sz w:val="20"/>
                                    <w:szCs w:val="20"/>
                                  </w:rPr>
                                  <w:t>Simulated arena</w:t>
                                </w:r>
                              </w:ins>
                              <w:del w:id="291" w:author="ss kk" w:date="2019-07-26T12:46:00Z">
                                <w:r w:rsidRPr="00EF2BB5" w:rsidDel="00132890">
                                  <w:rPr>
                                    <w:rFonts w:ascii="David" w:hAnsi="David" w:cs="David" w:hint="cs"/>
                                    <w:i w:val="0"/>
                                    <w:iCs w:val="0"/>
                                    <w:color w:val="000000" w:themeColor="text1"/>
                                    <w:sz w:val="20"/>
                                    <w:szCs w:val="20"/>
                                  </w:rPr>
                                  <w:delText>set</w:delText>
                                </w:r>
                              </w:del>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6"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3983AA40" w:rsidR="004E5132" w:rsidRPr="00EF2BB5" w:rsidRDefault="004E5132" w:rsidP="00132890">
                        <w:pPr>
                          <w:pStyle w:val="Caption"/>
                          <w:spacing w:line="276" w:lineRule="auto"/>
                          <w:rPr>
                            <w:rFonts w:ascii="David" w:hAnsi="David" w:cs="David"/>
                            <w:i w:val="0"/>
                            <w:iCs w:val="0"/>
                            <w:noProof/>
                            <w:color w:val="000000" w:themeColor="text1"/>
                            <w:sz w:val="20"/>
                            <w:szCs w:val="20"/>
                          </w:rPr>
                        </w:pPr>
                        <w:bookmarkStart w:id="292"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292"/>
                        <w:del w:id="293" w:author="ss kk" w:date="2019-07-26T12:46:00Z">
                          <w:r w:rsidRPr="00EF2BB5" w:rsidDel="00132890">
                            <w:rPr>
                              <w:rFonts w:ascii="David" w:hAnsi="David" w:cs="David" w:hint="cs"/>
                              <w:i w:val="0"/>
                              <w:iCs w:val="0"/>
                              <w:color w:val="000000" w:themeColor="text1"/>
                              <w:sz w:val="20"/>
                              <w:szCs w:val="20"/>
                            </w:rPr>
                            <w:delText xml:space="preserve">Simulation </w:delText>
                          </w:r>
                        </w:del>
                        <w:ins w:id="294" w:author="ss kk" w:date="2019-07-26T12:46:00Z">
                          <w:r>
                            <w:rPr>
                              <w:rFonts w:ascii="David" w:hAnsi="David" w:cs="David"/>
                              <w:i w:val="0"/>
                              <w:iCs w:val="0"/>
                              <w:color w:val="000000" w:themeColor="text1"/>
                              <w:sz w:val="20"/>
                              <w:szCs w:val="20"/>
                            </w:rPr>
                            <w:t>Simulated arena</w:t>
                          </w:r>
                        </w:ins>
                        <w:del w:id="295" w:author="ss kk" w:date="2019-07-26T12:46:00Z">
                          <w:r w:rsidRPr="00EF2BB5" w:rsidDel="00132890">
                            <w:rPr>
                              <w:rFonts w:ascii="David" w:hAnsi="David" w:cs="David" w:hint="cs"/>
                              <w:i w:val="0"/>
                              <w:iCs w:val="0"/>
                              <w:color w:val="000000" w:themeColor="text1"/>
                              <w:sz w:val="20"/>
                              <w:szCs w:val="20"/>
                            </w:rPr>
                            <w:delText>set</w:delText>
                          </w:r>
                        </w:del>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7"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49B6EF10" w:rsidR="004E5132" w:rsidRPr="006F1036" w:rsidRDefault="004E5132" w:rsidP="006F1036">
                              <w:pPr>
                                <w:pStyle w:val="Caption"/>
                                <w:spacing w:line="276" w:lineRule="auto"/>
                                <w:rPr>
                                  <w:rFonts w:ascii="David" w:hAnsi="David" w:cs="David"/>
                                  <w:i w:val="0"/>
                                  <w:iCs w:val="0"/>
                                  <w:noProof/>
                                  <w:color w:val="000000" w:themeColor="text1"/>
                                  <w:sz w:val="20"/>
                                  <w:szCs w:val="20"/>
                                </w:rPr>
                              </w:pPr>
                              <w:bookmarkStart w:id="296"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296"/>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8"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49B6EF10" w:rsidR="004E5132" w:rsidRPr="006F1036" w:rsidRDefault="004E5132" w:rsidP="006F1036">
                        <w:pPr>
                          <w:pStyle w:val="Caption"/>
                          <w:spacing w:line="276" w:lineRule="auto"/>
                          <w:rPr>
                            <w:rFonts w:ascii="David" w:hAnsi="David" w:cs="David"/>
                            <w:i w:val="0"/>
                            <w:iCs w:val="0"/>
                            <w:noProof/>
                            <w:color w:val="000000" w:themeColor="text1"/>
                            <w:sz w:val="20"/>
                            <w:szCs w:val="20"/>
                          </w:rPr>
                        </w:pPr>
                        <w:bookmarkStart w:id="297"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297"/>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Data obtained from IMS for Hadera-port station.</w:t>
                        </w:r>
                      </w:p>
                    </w:txbxContent>
                  </v:textbox>
                </v:shape>
                <w10:wrap type="square"/>
              </v:group>
            </w:pict>
          </mc:Fallback>
        </mc:AlternateContent>
      </w:r>
      <w:bookmarkEnd w:id="285"/>
    </w:p>
    <w:p w14:paraId="649C941E" w14:textId="77777777" w:rsidR="00997062" w:rsidRDefault="00997062" w:rsidP="000E0094">
      <w:pPr>
        <w:ind w:right="-2"/>
        <w:rPr>
          <w:rFonts w:cs="David"/>
        </w:rPr>
      </w:pPr>
    </w:p>
    <w:p w14:paraId="6D10336A" w14:textId="16A60B9E"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s,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ins w:id="298" w:author="Barak Fishbain" w:date="2019-07-28T17:49:00Z">
        <w:r w:rsidR="007B0BA7">
          <w:rPr>
            <w:rFonts w:cs="David"/>
            <w:color w:val="000000" w:themeColor="text1"/>
            <w:cs/>
          </w:rPr>
          <w:t>‎</w:t>
        </w:r>
        <w:r w:rsidR="007B0BA7">
          <w:rPr>
            <w:rFonts w:cs="David"/>
            <w:color w:val="000000" w:themeColor="text1"/>
          </w:rPr>
          <w:t>5.2.3</w:t>
        </w:r>
      </w:ins>
      <w:del w:id="299" w:author="Barak Fishbain" w:date="2019-07-28T17:49:00Z">
        <w:r w:rsidR="0056587D" w:rsidDel="007B0BA7">
          <w:rPr>
            <w:rFonts w:cs="David"/>
            <w:color w:val="000000" w:themeColor="text1"/>
            <w:cs/>
          </w:rPr>
          <w:delText>‎</w:delText>
        </w:r>
        <w:r w:rsidR="0056587D" w:rsidDel="007B0BA7">
          <w:rPr>
            <w:rFonts w:cs="David"/>
            <w:color w:val="000000" w:themeColor="text1"/>
          </w:rPr>
          <w:delText>5.2.3</w:delText>
        </w:r>
      </w:del>
      <w:r w:rsidR="0021682C">
        <w:rPr>
          <w:rFonts w:cs="David"/>
          <w:color w:val="000000" w:themeColor="text1"/>
        </w:rPr>
        <w:fldChar w:fldCharType="end"/>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ins w:id="300" w:author="Barak Fishbain" w:date="2019-07-28T17:49:00Z">
        <w:r w:rsidR="007B0BA7" w:rsidRPr="007B0BA7">
          <w:rPr>
            <w:rFonts w:cs="David"/>
            <w:color w:val="000000" w:themeColor="text1"/>
            <w:rPrChange w:id="301" w:author="Barak Fishbain" w:date="2019-07-28T17:49:00Z">
              <w:rPr>
                <w:rFonts w:cs="David"/>
                <w:b/>
                <w:bCs/>
                <w:i/>
                <w:iCs/>
                <w:color w:val="000000" w:themeColor="text1"/>
                <w:sz w:val="20"/>
                <w:szCs w:val="20"/>
              </w:rPr>
            </w:rPrChange>
          </w:rPr>
          <w:t xml:space="preserve">Figure </w:t>
        </w:r>
        <w:r w:rsidR="007B0BA7" w:rsidRPr="007B0BA7">
          <w:rPr>
            <w:rFonts w:cs="David"/>
            <w:noProof/>
            <w:color w:val="000000" w:themeColor="text1"/>
            <w:rPrChange w:id="302" w:author="Barak Fishbain" w:date="2019-07-28T17:49:00Z">
              <w:rPr>
                <w:rFonts w:cs="David"/>
                <w:b/>
                <w:bCs/>
                <w:i/>
                <w:iCs/>
                <w:noProof/>
                <w:color w:val="000000" w:themeColor="text1"/>
                <w:sz w:val="20"/>
                <w:szCs w:val="20"/>
              </w:rPr>
            </w:rPrChange>
          </w:rPr>
          <w:t>2</w:t>
        </w:r>
        <w:r w:rsidR="007B0BA7" w:rsidRPr="007B0BA7">
          <w:rPr>
            <w:rFonts w:cs="David"/>
            <w:noProof/>
            <w:color w:val="000000" w:themeColor="text1"/>
            <w:rPrChange w:id="303" w:author="Barak Fishbain" w:date="2019-07-28T17:49:00Z">
              <w:rPr>
                <w:rFonts w:cs="David"/>
                <w:b/>
                <w:bCs/>
                <w:i/>
                <w:iCs/>
                <w:color w:val="000000" w:themeColor="text1"/>
                <w:sz w:val="20"/>
                <w:szCs w:val="20"/>
              </w:rPr>
            </w:rPrChange>
          </w:rPr>
          <w:t>.</w:t>
        </w:r>
        <w:r w:rsidR="007B0BA7" w:rsidRPr="007B0BA7">
          <w:rPr>
            <w:rFonts w:cs="David"/>
            <w:color w:val="000000" w:themeColor="text1"/>
            <w:rPrChange w:id="304" w:author="Barak Fishbain" w:date="2019-07-28T17:49:00Z">
              <w:rPr>
                <w:rFonts w:cs="David"/>
                <w:i/>
                <w:iCs/>
                <w:color w:val="000000" w:themeColor="text1"/>
                <w:sz w:val="20"/>
                <w:szCs w:val="20"/>
              </w:rPr>
            </w:rPrChange>
          </w:rPr>
          <w:t xml:space="preserve"> </w:t>
        </w:r>
      </w:ins>
      <w:del w:id="305"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noProof/>
            <w:color w:val="000000" w:themeColor="text1"/>
          </w:rPr>
          <w:delText>2</w:delText>
        </w:r>
        <w:r w:rsidR="0056587D" w:rsidRPr="0056587D" w:rsidDel="007B0BA7">
          <w:rPr>
            <w:rFonts w:cs="David" w:hint="cs"/>
            <w:noProof/>
            <w:color w:val="000000" w:themeColor="text1"/>
          </w:rPr>
          <w:delText>.</w:delText>
        </w:r>
        <w:r w:rsidR="0056587D" w:rsidRPr="0056587D" w:rsidDel="007B0BA7">
          <w:rPr>
            <w:rFonts w:cs="David" w:hint="cs"/>
            <w:color w:val="000000" w:themeColor="text1"/>
          </w:rPr>
          <w:delText xml:space="preserve"> </w:delText>
        </w:r>
      </w:del>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proofErr w:type="spellStart"/>
      <w:ins w:id="306" w:author="ss kk" w:date="2019-07-26T12:47:00Z">
        <w:r w:rsidR="00132890">
          <w:rPr>
            <w:rFonts w:cs="David"/>
            <w:color w:val="000000" w:themeColor="text1"/>
          </w:rPr>
          <w:t>w</w:t>
        </w:r>
      </w:ins>
      <w:del w:id="307" w:author="ss kk" w:date="2019-07-26T12:47:00Z">
        <w:r w:rsidR="009E6A96" w:rsidDel="00132890">
          <w:rPr>
            <w:rFonts w:cs="David"/>
            <w:color w:val="000000" w:themeColor="text1"/>
          </w:rPr>
          <w:delText>W</w:delText>
        </w:r>
      </w:del>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w:t>
      </w:r>
      <w:r w:rsidR="00AE608B">
        <w:rPr>
          <w:rFonts w:cs="David"/>
          <w:color w:val="000000" w:themeColor="text1"/>
        </w:rPr>
        <w:lastRenderedPageBreak/>
        <w:t xml:space="preserve">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ins w:id="308" w:author="Barak Fishbain" w:date="2019-07-28T17:49:00Z">
        <w:r w:rsidR="007B0BA7">
          <w:rPr>
            <w:rFonts w:cs="David"/>
            <w:color w:val="000000" w:themeColor="text1"/>
            <w:cs/>
          </w:rPr>
          <w:t>‎</w:t>
        </w:r>
        <w:r w:rsidR="007B0BA7">
          <w:rPr>
            <w:rFonts w:cs="David"/>
            <w:color w:val="000000" w:themeColor="text1"/>
          </w:rPr>
          <w:t>5.1.2</w:t>
        </w:r>
      </w:ins>
      <w:del w:id="309" w:author="Barak Fishbain" w:date="2019-07-28T17:49:00Z">
        <w:r w:rsidR="0056587D" w:rsidDel="007B0BA7">
          <w:rPr>
            <w:rFonts w:cs="David"/>
            <w:color w:val="000000" w:themeColor="text1"/>
            <w:cs/>
          </w:rPr>
          <w:delText>‎</w:delText>
        </w:r>
        <w:r w:rsidR="0056587D" w:rsidDel="007B0BA7">
          <w:rPr>
            <w:rFonts w:cs="David"/>
            <w:color w:val="000000" w:themeColor="text1"/>
          </w:rPr>
          <w:delText>5.1.2</w:delText>
        </w:r>
      </w:del>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310" w:name="_Toc14991904"/>
      <w:r>
        <w:t>Obtained solutions</w:t>
      </w:r>
      <w:bookmarkEnd w:id="310"/>
    </w:p>
    <w:bookmarkEnd w:id="286"/>
    <w:bookmarkEnd w:id="287"/>
    <w:p w14:paraId="4258B5B4" w14:textId="21FCE0A0"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427CAAF">
                <wp:simplePos x="0" y="0"/>
                <wp:positionH relativeFrom="column">
                  <wp:posOffset>2943437</wp:posOffset>
                </wp:positionH>
                <wp:positionV relativeFrom="paragraph">
                  <wp:posOffset>663363</wp:posOffset>
                </wp:positionV>
                <wp:extent cx="3090545" cy="3240617"/>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90545" cy="3240617"/>
                          <a:chOff x="11" y="-21447"/>
                          <a:chExt cx="3091363" cy="3240696"/>
                        </a:xfrm>
                      </wpg:grpSpPr>
                      <pic:pic xmlns:pic="http://schemas.openxmlformats.org/drawingml/2006/picture">
                        <pic:nvPicPr>
                          <pic:cNvPr id="5" name="Picture 5"/>
                          <pic:cNvPicPr>
                            <a:picLocks noChangeAspect="1"/>
                          </pic:cNvPicPr>
                        </pic:nvPicPr>
                        <pic:blipFill rotWithShape="1">
                          <a:blip r:embed="rId19" cstate="print">
                            <a:extLst>
                              <a:ext uri="{28A0092B-C50C-407E-A947-70E740481C1C}">
                                <a14:useLocalDpi xmlns:a14="http://schemas.microsoft.com/office/drawing/2010/main" val="0"/>
                              </a:ext>
                            </a:extLst>
                          </a:blip>
                          <a:srcRect r="5435" b="3817"/>
                          <a:stretch/>
                        </pic:blipFill>
                        <pic:spPr>
                          <a:xfrm>
                            <a:off x="11" y="-21447"/>
                            <a:ext cx="3091363" cy="2624484"/>
                          </a:xfrm>
                          <a:prstGeom prst="rect">
                            <a:avLst/>
                          </a:prstGeom>
                        </pic:spPr>
                      </pic:pic>
                      <wps:wsp>
                        <wps:cNvPr id="21" name="Text Box 21"/>
                        <wps:cNvSpPr txBox="1"/>
                        <wps:spPr>
                          <a:xfrm>
                            <a:off x="341824" y="2661084"/>
                            <a:ext cx="2749550" cy="558165"/>
                          </a:xfrm>
                          <a:prstGeom prst="rect">
                            <a:avLst/>
                          </a:prstGeom>
                          <a:solidFill>
                            <a:prstClr val="white"/>
                          </a:solidFill>
                          <a:ln>
                            <a:noFill/>
                          </a:ln>
                        </wps:spPr>
                        <wps:txbx>
                          <w:txbxContent>
                            <w:p w14:paraId="5F130056" w14:textId="344378BD" w:rsidR="004E5132" w:rsidRPr="004F2CFC" w:rsidRDefault="004E5132" w:rsidP="004F2CFC">
                              <w:pPr>
                                <w:pStyle w:val="Caption"/>
                                <w:spacing w:line="276" w:lineRule="auto"/>
                                <w:rPr>
                                  <w:rFonts w:ascii="David" w:hAnsi="David" w:cs="David"/>
                                  <w:i w:val="0"/>
                                  <w:iCs w:val="0"/>
                                  <w:noProof/>
                                  <w:color w:val="000000" w:themeColor="text1"/>
                                  <w:sz w:val="20"/>
                                  <w:szCs w:val="20"/>
                                </w:rPr>
                              </w:pPr>
                              <w:bookmarkStart w:id="31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311"/>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1.75pt;margin-top:52.25pt;width:243.35pt;height:255.15pt;z-index:251664384;mso-width-relative:margin;mso-height-relative:margin" coordorigin=",-214" coordsize="30913,3240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">
                <v:shape id="Picture 5" o:spid="_x0000_s1036" type="#_x0000_t75" style="position:absolute;top:-214;width:30913;height:262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">
                  <v:imagedata r:id="rId20" o:title="" cropbottom="2502f" cropright="3562f"/>
                </v:shape>
                <v:shape id="Text Box 21" o:spid="_x0000_s1037" type="#_x0000_t202" style="position:absolute;left:3418;top:26610;width:27495;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344378BD" w:rsidR="004E5132" w:rsidRPr="004F2CFC" w:rsidRDefault="004E5132" w:rsidP="004F2CFC">
                        <w:pPr>
                          <w:pStyle w:val="Caption"/>
                          <w:spacing w:line="276" w:lineRule="auto"/>
                          <w:rPr>
                            <w:rFonts w:ascii="David" w:hAnsi="David" w:cs="David"/>
                            <w:i w:val="0"/>
                            <w:iCs w:val="0"/>
                            <w:noProof/>
                            <w:color w:val="000000" w:themeColor="text1"/>
                            <w:sz w:val="20"/>
                            <w:szCs w:val="20"/>
                          </w:rPr>
                        </w:pPr>
                        <w:bookmarkStart w:id="312"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312"/>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sidRPr="002F768E">
        <w:rPr>
          <w:rFonts w:cs="David"/>
          <w:color w:val="000000" w:themeColor="text1"/>
        </w:rPr>
        <w:fldChar w:fldCharType="begin"/>
      </w:r>
      <w:r w:rsidR="00A47983" w:rsidRPr="002F768E">
        <w:rPr>
          <w:rFonts w:cs="David"/>
          <w:color w:val="000000" w:themeColor="text1"/>
        </w:rPr>
        <w:instrText xml:space="preserve"> REF figure_3 \h  \* MERGEFORMAT </w:instrText>
      </w:r>
      <w:r w:rsidR="00A47983" w:rsidRPr="002F768E">
        <w:rPr>
          <w:rFonts w:cs="David"/>
          <w:color w:val="000000" w:themeColor="text1"/>
        </w:rPr>
      </w:r>
      <w:r w:rsidR="00A47983" w:rsidRPr="002F768E">
        <w:rPr>
          <w:rFonts w:cs="David"/>
          <w:color w:val="000000" w:themeColor="text1"/>
        </w:rPr>
        <w:fldChar w:fldCharType="separate"/>
      </w:r>
      <w:ins w:id="313" w:author="Barak Fishbain" w:date="2019-07-28T17:49:00Z">
        <w:r w:rsidR="007B0BA7" w:rsidRPr="007B0BA7">
          <w:rPr>
            <w:rFonts w:cs="David"/>
            <w:color w:val="000000" w:themeColor="text1"/>
            <w:rPrChange w:id="314" w:author="Barak Fishbain" w:date="2019-07-28T17:49:00Z">
              <w:rPr>
                <w:rFonts w:cs="David"/>
                <w:b/>
                <w:bCs/>
                <w:i/>
                <w:iCs/>
                <w:color w:val="000000" w:themeColor="text1"/>
                <w:sz w:val="20"/>
                <w:szCs w:val="20"/>
              </w:rPr>
            </w:rPrChange>
          </w:rPr>
          <w:t xml:space="preserve">Figure </w:t>
        </w:r>
        <w:r w:rsidR="007B0BA7" w:rsidRPr="007B0BA7">
          <w:rPr>
            <w:rFonts w:cs="David"/>
            <w:noProof/>
            <w:color w:val="000000" w:themeColor="text1"/>
            <w:rPrChange w:id="315" w:author="Barak Fishbain" w:date="2019-07-28T17:49:00Z">
              <w:rPr>
                <w:rFonts w:cs="David"/>
                <w:b/>
                <w:bCs/>
                <w:i/>
                <w:iCs/>
                <w:noProof/>
                <w:color w:val="000000" w:themeColor="text1"/>
                <w:sz w:val="20"/>
                <w:szCs w:val="20"/>
              </w:rPr>
            </w:rPrChange>
          </w:rPr>
          <w:t>3</w:t>
        </w:r>
        <w:r w:rsidR="007B0BA7" w:rsidRPr="007B0BA7">
          <w:rPr>
            <w:rFonts w:cs="David"/>
            <w:noProof/>
            <w:color w:val="000000" w:themeColor="text1"/>
            <w:rPrChange w:id="316" w:author="Barak Fishbain" w:date="2019-07-28T17:49:00Z">
              <w:rPr>
                <w:rFonts w:cs="David"/>
                <w:b/>
                <w:bCs/>
                <w:i/>
                <w:iCs/>
                <w:color w:val="000000" w:themeColor="text1"/>
                <w:sz w:val="20"/>
                <w:szCs w:val="20"/>
              </w:rPr>
            </w:rPrChange>
          </w:rPr>
          <w:t>.</w:t>
        </w:r>
        <w:r w:rsidR="007B0BA7" w:rsidRPr="007B0BA7">
          <w:rPr>
            <w:rFonts w:cs="David"/>
            <w:i/>
            <w:iCs/>
            <w:color w:val="000000" w:themeColor="text1"/>
            <w:sz w:val="20"/>
            <w:szCs w:val="20"/>
            <w:rPrChange w:id="317" w:author="Barak Fishbain" w:date="2019-07-28T17:49:00Z">
              <w:rPr>
                <w:rFonts w:cs="David"/>
                <w:b/>
                <w:bCs/>
                <w:i/>
                <w:iCs/>
                <w:color w:val="000000" w:themeColor="text1"/>
                <w:sz w:val="20"/>
                <w:szCs w:val="20"/>
              </w:rPr>
            </w:rPrChange>
          </w:rPr>
          <w:t xml:space="preserve"> </w:t>
        </w:r>
      </w:ins>
      <w:del w:id="318"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noProof/>
            <w:color w:val="000000" w:themeColor="text1"/>
          </w:rPr>
          <w:delText>3</w:delText>
        </w:r>
        <w:r w:rsidR="0056587D" w:rsidRPr="0056587D" w:rsidDel="007B0BA7">
          <w:rPr>
            <w:rFonts w:cs="David" w:hint="cs"/>
            <w:noProof/>
            <w:color w:val="000000" w:themeColor="text1"/>
          </w:rPr>
          <w:delText>.</w:delText>
        </w:r>
        <w:r w:rsidR="0056587D" w:rsidRPr="0056587D" w:rsidDel="007B0BA7">
          <w:rPr>
            <w:rFonts w:cs="David" w:hint="cs"/>
            <w:i/>
            <w:iCs/>
            <w:color w:val="000000" w:themeColor="text1"/>
            <w:sz w:val="20"/>
            <w:szCs w:val="20"/>
          </w:rPr>
          <w:delText xml:space="preserve"> </w:delText>
        </w:r>
      </w:del>
      <w:r w:rsidR="00A47983" w:rsidRPr="002F768E">
        <w:rPr>
          <w:rFonts w:cs="David"/>
          <w:color w:val="000000" w:themeColor="text1"/>
        </w:rPr>
        <w:fldChar w:fldCharType="end"/>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ins w:id="319" w:author="Barak Fishbain" w:date="2019-07-28T17:49:00Z">
        <w:r w:rsidR="007B0BA7" w:rsidRPr="007B0BA7">
          <w:rPr>
            <w:rFonts w:cs="David"/>
            <w:noProof/>
            <w:color w:val="000000" w:themeColor="text1"/>
            <w:rPrChange w:id="320" w:author="Barak Fishbain" w:date="2019-07-28T17:49:00Z">
              <w:rPr>
                <w:rFonts w:cs="David"/>
                <w:noProof/>
                <w:color w:val="000000"/>
              </w:rPr>
            </w:rPrChange>
          </w:rPr>
          <w:t>6</w:t>
        </w:r>
      </w:ins>
      <w:del w:id="321" w:author="Barak Fishbain" w:date="2019-07-28T17:49:00Z">
        <w:r w:rsidR="0056587D" w:rsidRPr="0056587D" w:rsidDel="007B0BA7">
          <w:rPr>
            <w:rFonts w:cs="David"/>
            <w:noProof/>
            <w:color w:val="000000" w:themeColor="text1"/>
          </w:rPr>
          <w:delText>6</w:delText>
        </w:r>
      </w:del>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ins w:id="322" w:author="Barak Fishbain" w:date="2019-07-28T17:49:00Z">
        <w:r w:rsidR="007B0BA7" w:rsidRPr="007B0BA7">
          <w:rPr>
            <w:rFonts w:cs="David"/>
            <w:noProof/>
            <w:color w:val="000000" w:themeColor="text1"/>
            <w:rPrChange w:id="323" w:author="Barak Fishbain" w:date="2019-07-28T17:49:00Z">
              <w:rPr>
                <w:rFonts w:cs="David"/>
                <w:noProof/>
                <w:color w:val="000000"/>
              </w:rPr>
            </w:rPrChange>
          </w:rPr>
          <w:t>7</w:t>
        </w:r>
      </w:ins>
      <w:del w:id="324" w:author="Barak Fishbain" w:date="2019-07-28T17:49:00Z">
        <w:r w:rsidR="0056587D" w:rsidRPr="0056587D" w:rsidDel="007B0BA7">
          <w:rPr>
            <w:rFonts w:cs="David"/>
            <w:noProof/>
            <w:color w:val="000000" w:themeColor="text1"/>
          </w:rPr>
          <w:delText>7</w:delText>
        </w:r>
      </w:del>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ins w:id="325" w:author="Barak Fishbain" w:date="2019-07-28T17:49:00Z">
        <w:r w:rsidR="007B0BA7" w:rsidRPr="007B0BA7">
          <w:rPr>
            <w:rFonts w:cs="David"/>
            <w:noProof/>
            <w:color w:val="000000" w:themeColor="text1"/>
            <w:rPrChange w:id="326" w:author="Barak Fishbain" w:date="2019-07-28T17:49:00Z">
              <w:rPr>
                <w:rFonts w:cs="David"/>
                <w:noProof/>
                <w:color w:val="000000"/>
              </w:rPr>
            </w:rPrChange>
          </w:rPr>
          <w:t>8</w:t>
        </w:r>
      </w:ins>
      <w:del w:id="327" w:author="Barak Fishbain" w:date="2019-07-28T17:49:00Z">
        <w:r w:rsidR="0056587D" w:rsidRPr="0056587D" w:rsidDel="007B0BA7">
          <w:rPr>
            <w:rFonts w:cs="David"/>
            <w:noProof/>
            <w:color w:val="000000" w:themeColor="text1"/>
          </w:rPr>
          <w:delText>8</w:delText>
        </w:r>
      </w:del>
      <w:r w:rsidR="00F030D2" w:rsidRPr="002F768E">
        <w:rPr>
          <w:rFonts w:cs="David"/>
          <w:color w:val="000000" w:themeColor="text1"/>
        </w:rPr>
        <w:fldChar w:fldCharType="end"/>
      </w:r>
      <w:r w:rsidR="00C2710A" w:rsidRPr="002F768E">
        <w:rPr>
          <w:rFonts w:cs="David"/>
          <w:color w:val="000000" w:themeColor="text1"/>
        </w:rPr>
        <w:t xml:space="preserve">, respectively). </w:t>
      </w:r>
      <w:ins w:id="328" w:author="Barak Fishbain" w:date="2019-07-29T23:03:00Z">
        <w:r w:rsidR="00575656">
          <w:rPr>
            <w:rFonts w:cs="David"/>
            <w:color w:val="000000" w:themeColor="text1"/>
          </w:rPr>
          <w:t xml:space="preserve">The ultimate optimal solution </w:t>
        </w:r>
      </w:ins>
      <w:ins w:id="329" w:author="Barak Fishbain" w:date="2019-07-29T23:04:00Z">
        <w:r w:rsidR="00575656">
          <w:rPr>
            <w:rFonts w:cs="David"/>
            <w:color w:val="000000" w:themeColor="text1"/>
          </w:rPr>
          <w:t xml:space="preserve">in </w:t>
        </w:r>
        <w:r w:rsidR="00575656" w:rsidRPr="00A674D0">
          <w:rPr>
            <w:rFonts w:cs="David"/>
            <w:color w:val="000000" w:themeColor="text1"/>
          </w:rPr>
          <w:t xml:space="preserve">Figure </w:t>
        </w:r>
        <w:r w:rsidR="00575656" w:rsidRPr="00A674D0">
          <w:rPr>
            <w:rFonts w:cs="David"/>
            <w:noProof/>
            <w:color w:val="000000" w:themeColor="text1"/>
          </w:rPr>
          <w:t>3</w:t>
        </w:r>
        <w:r w:rsidR="00575656">
          <w:rPr>
            <w:rFonts w:cs="David"/>
            <w:noProof/>
            <w:color w:val="000000" w:themeColor="text1"/>
          </w:rPr>
          <w:t xml:space="preserve"> </w:t>
        </w:r>
      </w:ins>
      <w:ins w:id="330" w:author="Barak Fishbain" w:date="2019-07-29T23:03:00Z">
        <w:r w:rsidR="00575656">
          <w:rPr>
            <w:rFonts w:cs="David"/>
            <w:color w:val="000000" w:themeColor="text1"/>
          </w:rPr>
          <w:t>would be the most upper left corner of the graph, which represents zero cost and</w:t>
        </w:r>
      </w:ins>
      <w:ins w:id="331" w:author="Barak Fishbain" w:date="2019-07-29T23:04:00Z">
        <w:r w:rsidR="00575656">
          <w:rPr>
            <w:rFonts w:cs="David"/>
            <w:color w:val="000000" w:themeColor="text1"/>
          </w:rPr>
          <w:t xml:space="preserve"> </w:t>
        </w:r>
      </w:ins>
      <w:ins w:id="332" w:author="Barak Fishbain" w:date="2019-07-29T23:05:00Z">
        <w:r w:rsidR="00575656">
          <w:rPr>
            <w:rFonts w:cs="David"/>
            <w:color w:val="000000" w:themeColor="text1"/>
          </w:rPr>
          <w:t xml:space="preserve">highest PED. However, as this goal </w:t>
        </w:r>
        <w:proofErr w:type="spellStart"/>
        <w:r w:rsidR="00575656">
          <w:rPr>
            <w:rFonts w:cs="David"/>
            <w:color w:val="000000" w:themeColor="text1"/>
          </w:rPr>
          <w:t>can not</w:t>
        </w:r>
        <w:proofErr w:type="spellEnd"/>
        <w:r w:rsidR="00575656">
          <w:rPr>
            <w:rFonts w:cs="David"/>
            <w:color w:val="000000" w:themeColor="text1"/>
          </w:rPr>
          <w:t xml:space="preserve"> be achieved due to the </w:t>
        </w:r>
        <w:proofErr w:type="spellStart"/>
        <w:r w:rsidR="00575656">
          <w:rPr>
            <w:rFonts w:cs="David"/>
            <w:color w:val="000000" w:themeColor="text1"/>
          </w:rPr>
          <w:t>constraingts</w:t>
        </w:r>
        <w:proofErr w:type="spellEnd"/>
        <w:r w:rsidR="00575656">
          <w:rPr>
            <w:rFonts w:cs="David"/>
            <w:color w:val="000000" w:themeColor="text1"/>
          </w:rPr>
          <w:t xml:space="preserve"> of the problem, </w:t>
        </w:r>
      </w:ins>
      <w:del w:id="333" w:author="Barak Fishbain" w:date="2019-07-29T23:05:00Z">
        <w:r w:rsidR="007B547B" w:rsidRPr="002F768E" w:rsidDel="00575656">
          <w:rPr>
            <w:rFonts w:cs="David"/>
            <w:color w:val="000000" w:themeColor="text1"/>
          </w:rPr>
          <w:delText>E</w:delText>
        </w:r>
      </w:del>
      <w:ins w:id="334" w:author="Barak Fishbain" w:date="2019-07-29T23:05:00Z">
        <w:r w:rsidR="00575656">
          <w:rPr>
            <w:rFonts w:cs="David"/>
            <w:color w:val="000000" w:themeColor="text1"/>
          </w:rPr>
          <w:t>e</w:t>
        </w:r>
      </w:ins>
      <w:r w:rsidR="007B547B" w:rsidRPr="002F768E">
        <w:rPr>
          <w:rFonts w:cs="David"/>
          <w:color w:val="000000" w:themeColor="text1"/>
        </w:rPr>
        <w:t xml:space="preserve">ach dot </w:t>
      </w:r>
      <w:r w:rsidR="00C661B6" w:rsidRPr="002F768E">
        <w:rPr>
          <w:rFonts w:cs="David"/>
          <w:color w:val="000000" w:themeColor="text1"/>
        </w:rPr>
        <w:t xml:space="preserve">in </w:t>
      </w:r>
      <w:ins w:id="335" w:author="Barak Fishbain" w:date="2019-07-29T23:05:00Z">
        <w:r w:rsidR="00575656" w:rsidRPr="00A674D0">
          <w:rPr>
            <w:rFonts w:cs="David"/>
            <w:color w:val="000000" w:themeColor="text1"/>
          </w:rPr>
          <w:t xml:space="preserve">Figure </w:t>
        </w:r>
        <w:r w:rsidR="00575656" w:rsidRPr="00A674D0">
          <w:rPr>
            <w:rFonts w:cs="David"/>
            <w:noProof/>
            <w:color w:val="000000" w:themeColor="text1"/>
          </w:rPr>
          <w:t>3</w:t>
        </w:r>
      </w:ins>
      <w:del w:id="336" w:author="Barak Fishbain" w:date="2019-07-29T23:05:00Z">
        <w:r w:rsidR="00C661B6" w:rsidRPr="002F768E" w:rsidDel="00575656">
          <w:rPr>
            <w:rFonts w:cs="David"/>
            <w:color w:val="000000" w:themeColor="text1"/>
          </w:rPr>
          <w:delText>Fig.3</w:delText>
        </w:r>
      </w:del>
      <w:r w:rsidR="00C661B6" w:rsidRPr="002F768E">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ins w:id="337" w:author="Barak Fishbain" w:date="2019-07-28T17:49:00Z">
        <w:r w:rsidR="007B0BA7">
          <w:rPr>
            <w:rFonts w:cs="David"/>
            <w:color w:val="000000" w:themeColor="text1"/>
            <w:cs/>
          </w:rPr>
          <w:t>‎</w:t>
        </w:r>
        <w:r w:rsidR="007B0BA7">
          <w:rPr>
            <w:rFonts w:cs="David"/>
            <w:color w:val="000000" w:themeColor="text1"/>
          </w:rPr>
          <w:t>5.1.3</w:t>
        </w:r>
      </w:ins>
      <w:del w:id="338" w:author="Barak Fishbain" w:date="2019-07-28T17:49:00Z">
        <w:r w:rsidR="0056587D" w:rsidDel="007B0BA7">
          <w:rPr>
            <w:rFonts w:cs="David"/>
            <w:color w:val="000000" w:themeColor="text1"/>
            <w:cs/>
          </w:rPr>
          <w:delText>‎</w:delText>
        </w:r>
        <w:r w:rsidR="0056587D" w:rsidDel="007B0BA7">
          <w:rPr>
            <w:rFonts w:cs="David"/>
            <w:color w:val="000000" w:themeColor="text1"/>
          </w:rPr>
          <w:delText>5.1.3</w:delText>
        </w:r>
      </w:del>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4B5DDCB8" w:rsidR="009F0781" w:rsidRDefault="00840693">
      <w:pPr>
        <w:autoSpaceDE w:val="0"/>
        <w:autoSpaceDN w:val="0"/>
        <w:adjustRightInd w:val="0"/>
        <w:ind w:firstLine="720"/>
        <w:rPr>
          <w:ins w:id="339" w:author="Barak Fishbain" w:date="2019-07-29T23:07:00Z"/>
        </w:rPr>
      </w:pPr>
      <w:r>
        <w:rPr>
          <w:noProof/>
        </w:rPr>
        <w:lastRenderedPageBreak/>
        <mc:AlternateContent>
          <mc:Choice Requires="wpg">
            <w:drawing>
              <wp:anchor distT="0" distB="0" distL="114300" distR="114300" simplePos="0" relativeHeight="251677696" behindDoc="1" locked="0" layoutInCell="1" allowOverlap="1" wp14:anchorId="514AA6A2" wp14:editId="786D2835">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5A06907A" w:rsidR="004E5132" w:rsidRPr="001E387C" w:rsidRDefault="004E5132" w:rsidP="000B23EA">
                                <w:pPr>
                                  <w:pStyle w:val="Caption"/>
                                  <w:spacing w:line="276" w:lineRule="auto"/>
                                  <w:rPr>
                                    <w:rFonts w:ascii="David" w:hAnsi="David" w:cs="David"/>
                                    <w:i w:val="0"/>
                                    <w:iCs w:val="0"/>
                                    <w:noProof/>
                                    <w:color w:val="000000" w:themeColor="text1"/>
                                    <w:sz w:val="24"/>
                                    <w:szCs w:val="20"/>
                                  </w:rPr>
                                </w:pPr>
                                <w:bookmarkStart w:id="34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34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solidFill>
                              <a:prstClr val="black"/>
                            </a:solidFill>
                          </a:ln>
                        </wps:spPr>
                        <wps:txbx>
                          <w:txbxContent>
                            <w:p w14:paraId="33F8991B" w14:textId="0DA437A6" w:rsidR="004E5132" w:rsidRPr="002E70FE" w:rsidRDefault="004E5132">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solidFill>
                              <a:prstClr val="black"/>
                            </a:solidFill>
                          </a:ln>
                        </wps:spPr>
                        <wps:txbx>
                          <w:txbxContent>
                            <w:p w14:paraId="10A18B69" w14:textId="6B74CAC2" w:rsidR="004E5132" w:rsidRPr="002E70FE" w:rsidRDefault="004E5132"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22"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5A06907A" w:rsidR="004E5132" w:rsidRPr="001E387C" w:rsidRDefault="004E5132" w:rsidP="000B23EA">
                          <w:pPr>
                            <w:pStyle w:val="Caption"/>
                            <w:spacing w:line="276" w:lineRule="auto"/>
                            <w:rPr>
                              <w:rFonts w:ascii="David" w:hAnsi="David" w:cs="David"/>
                              <w:i w:val="0"/>
                              <w:iCs w:val="0"/>
                              <w:noProof/>
                              <w:color w:val="000000" w:themeColor="text1"/>
                              <w:sz w:val="24"/>
                              <w:szCs w:val="20"/>
                            </w:rPr>
                          </w:pPr>
                          <w:bookmarkStart w:id="341"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341"/>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4E5132" w:rsidRPr="002E70FE" w:rsidRDefault="004E5132">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4E5132" w:rsidRPr="002E70FE" w:rsidRDefault="004E5132"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ins w:id="342" w:author="Barak Fishbain" w:date="2019-07-28T17:49:00Z">
        <w:r w:rsidR="007B0BA7" w:rsidRPr="007B0BA7">
          <w:rPr>
            <w:rFonts w:cs="David"/>
            <w:color w:val="000000" w:themeColor="text1"/>
            <w:rPrChange w:id="343"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44"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45"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46" w:author="Barak Fishbain" w:date="2019-07-28T17:49:00Z">
              <w:rPr>
                <w:rFonts w:cs="David"/>
                <w:b/>
                <w:bCs/>
                <w:i/>
                <w:iCs/>
                <w:color w:val="000000" w:themeColor="text1"/>
                <w:sz w:val="20"/>
                <w:szCs w:val="20"/>
              </w:rPr>
            </w:rPrChange>
          </w:rPr>
          <w:t xml:space="preserve"> </w:t>
        </w:r>
      </w:ins>
      <w:del w:id="347"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1000x10</w:t>
      </w:r>
      <w:del w:id="348" w:author="ss kk" w:date="2019-07-26T12:50:00Z">
        <w:r w:rsidR="009A4BE1" w:rsidDel="00132890">
          <w:rPr>
            <w:rFonts w:cs="David"/>
            <w:color w:val="000000" w:themeColor="text1"/>
          </w:rPr>
          <w:tab/>
        </w:r>
      </w:del>
      <w:r w:rsidR="00B42C77" w:rsidRPr="002F768E">
        <w:rPr>
          <w:rFonts w:cs="David" w:hint="cs"/>
          <w:color w:val="000000" w:themeColor="text1"/>
        </w:rPr>
        <w:t xml:space="preserve">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ins w:id="349" w:author="Barak Fishbain" w:date="2019-07-28T17:49:00Z">
        <w:r w:rsidR="007B0BA7" w:rsidRPr="007B0BA7">
          <w:rPr>
            <w:rFonts w:cs="David"/>
            <w:color w:val="000000" w:themeColor="text1"/>
            <w:rPrChange w:id="350"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51"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52"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53" w:author="Barak Fishbain" w:date="2019-07-28T17:49:00Z">
              <w:rPr>
                <w:rFonts w:cs="David"/>
                <w:b/>
                <w:bCs/>
                <w:i/>
                <w:iCs/>
                <w:color w:val="000000" w:themeColor="text1"/>
                <w:sz w:val="20"/>
                <w:szCs w:val="20"/>
              </w:rPr>
            </w:rPrChange>
          </w:rPr>
          <w:t xml:space="preserve"> </w:t>
        </w:r>
      </w:ins>
      <w:del w:id="354"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9E5D54" w:rsidRPr="002F768E">
        <w:rPr>
          <w:rFonts w:cs="David"/>
          <w:color w:val="000000" w:themeColor="text1"/>
        </w:rPr>
        <w:fldChar w:fldCharType="end"/>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9E5D54" w:rsidRPr="002F768E">
        <w:rPr>
          <w:rFonts w:cs="David"/>
          <w:color w:val="000000" w:themeColor="text1"/>
        </w:rPr>
        <w:fldChar w:fldCharType="begin"/>
      </w:r>
      <w:r w:rsidR="009E5D54" w:rsidRPr="002F768E">
        <w:rPr>
          <w:rFonts w:cs="David"/>
          <w:color w:val="000000" w:themeColor="text1"/>
        </w:rPr>
        <w:instrText xml:space="preserve"> REF figure_4 \h  \* MERGEFORMAT </w:instrText>
      </w:r>
      <w:r w:rsidR="009E5D54" w:rsidRPr="002F768E">
        <w:rPr>
          <w:rFonts w:cs="David"/>
          <w:color w:val="000000" w:themeColor="text1"/>
        </w:rPr>
      </w:r>
      <w:r w:rsidR="009E5D54" w:rsidRPr="002F768E">
        <w:rPr>
          <w:rFonts w:cs="David"/>
          <w:color w:val="000000" w:themeColor="text1"/>
        </w:rPr>
        <w:fldChar w:fldCharType="separate"/>
      </w:r>
      <w:ins w:id="355" w:author="Barak Fishbain" w:date="2019-07-28T17:49:00Z">
        <w:r w:rsidR="007B0BA7" w:rsidRPr="007B0BA7">
          <w:rPr>
            <w:rFonts w:cs="David"/>
            <w:color w:val="000000" w:themeColor="text1"/>
            <w:rPrChange w:id="356"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57"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58"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59" w:author="Barak Fishbain" w:date="2019-07-28T17:49:00Z">
              <w:rPr>
                <w:rFonts w:cs="David"/>
                <w:b/>
                <w:bCs/>
                <w:i/>
                <w:iCs/>
                <w:color w:val="000000" w:themeColor="text1"/>
                <w:sz w:val="20"/>
                <w:szCs w:val="20"/>
              </w:rPr>
            </w:rPrChange>
          </w:rPr>
          <w:t xml:space="preserve"> </w:t>
        </w:r>
      </w:ins>
      <w:del w:id="360"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9E5D54" w:rsidRPr="002F768E">
        <w:rPr>
          <w:rFonts w:cs="David"/>
          <w:color w:val="000000" w:themeColor="text1"/>
        </w:rPr>
        <w:fldChar w:fldCharType="end"/>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ins w:id="361" w:author="Barak Fishbain" w:date="2019-07-28T17:49:00Z">
        <w:r w:rsidR="007B0BA7" w:rsidRPr="007B0BA7">
          <w:rPr>
            <w:rFonts w:cs="David"/>
            <w:color w:val="000000" w:themeColor="text1"/>
            <w:rPrChange w:id="362"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63"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64"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65" w:author="Barak Fishbain" w:date="2019-07-28T17:49:00Z">
              <w:rPr>
                <w:rFonts w:cs="David"/>
                <w:b/>
                <w:bCs/>
                <w:i/>
                <w:iCs/>
                <w:color w:val="000000" w:themeColor="text1"/>
                <w:sz w:val="20"/>
                <w:szCs w:val="20"/>
              </w:rPr>
            </w:rPrChange>
          </w:rPr>
          <w:t xml:space="preserve"> </w:t>
        </w:r>
      </w:ins>
      <w:del w:id="366"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8608AE" w:rsidRPr="00EC0BBB">
        <w:rPr>
          <w:rFonts w:cs="David"/>
          <w:color w:val="000000" w:themeColor="text1"/>
        </w:rPr>
        <w:fldChar w:fldCharType="end"/>
      </w:r>
      <w:r w:rsidR="008608AE">
        <w:rPr>
          <w:rFonts w:cs="David"/>
          <w:color w:val="000000" w:themeColor="text1"/>
        </w:rPr>
        <w:t xml:space="preserve">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ins w:id="367" w:author="Barak Fishbain" w:date="2019-07-28T17:49:00Z">
        <w:r w:rsidR="007B0BA7" w:rsidRPr="007B0BA7">
          <w:rPr>
            <w:rFonts w:cs="David"/>
            <w:color w:val="000000" w:themeColor="text1"/>
            <w:rPrChange w:id="368"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69"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70"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71" w:author="Barak Fishbain" w:date="2019-07-28T17:49:00Z">
              <w:rPr>
                <w:rFonts w:cs="David"/>
                <w:b/>
                <w:bCs/>
                <w:i/>
                <w:iCs/>
                <w:color w:val="000000" w:themeColor="text1"/>
                <w:sz w:val="20"/>
                <w:szCs w:val="20"/>
              </w:rPr>
            </w:rPrChange>
          </w:rPr>
          <w:t xml:space="preserve"> </w:t>
        </w:r>
      </w:ins>
      <w:del w:id="372"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673AEA" w:rsidRPr="00EC0BBB">
        <w:rPr>
          <w:rFonts w:cs="David"/>
          <w:color w:val="000000" w:themeColor="text1"/>
        </w:rPr>
        <w:fldChar w:fldCharType="end"/>
      </w:r>
      <w:r w:rsidR="00B95B31">
        <w:rPr>
          <w:rFonts w:cs="David"/>
          <w:color w:val="000000" w:themeColor="text1"/>
        </w:rPr>
        <w:t xml:space="preserve"> 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373" w:name="figure_6"/>
    </w:p>
    <w:p w14:paraId="6AE96CB0" w14:textId="01EBFEB1" w:rsidR="00575656" w:rsidRPr="00202893" w:rsidDel="00575656" w:rsidRDefault="00575656">
      <w:pPr>
        <w:autoSpaceDE w:val="0"/>
        <w:autoSpaceDN w:val="0"/>
        <w:adjustRightInd w:val="0"/>
        <w:ind w:firstLine="720"/>
        <w:rPr>
          <w:del w:id="374" w:author="Barak Fishbain" w:date="2019-07-29T23:07:00Z"/>
          <w:rFonts w:cs="David"/>
          <w:color w:val="000000" w:themeColor="text1"/>
        </w:rPr>
      </w:pPr>
    </w:p>
    <w:p w14:paraId="15F44CD1" w14:textId="61C7776E" w:rsidR="009F0781" w:rsidRDefault="009F0781">
      <w:pPr>
        <w:autoSpaceDE w:val="0"/>
        <w:autoSpaceDN w:val="0"/>
        <w:adjustRightInd w:val="0"/>
        <w:ind w:firstLine="720"/>
        <w:rPr>
          <w:rFonts w:cs="David"/>
          <w:color w:val="000000" w:themeColor="text1"/>
        </w:rPr>
      </w:pPr>
      <w:r>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Pr>
          <w:rFonts w:cs="David"/>
          <w:color w:val="000000" w:themeColor="text1"/>
        </w:rPr>
        <w:t xml:space="preserve">are shown in </w:t>
      </w:r>
      <w:r w:rsidRPr="00D8197D">
        <w:rPr>
          <w:rFonts w:cs="David"/>
          <w:color w:val="000000" w:themeColor="text1"/>
        </w:rPr>
        <w:fldChar w:fldCharType="begin"/>
      </w:r>
      <w:r w:rsidRPr="00D8197D">
        <w:rPr>
          <w:rFonts w:cs="David"/>
          <w:color w:val="000000" w:themeColor="text1"/>
        </w:rPr>
        <w:instrText xml:space="preserve"> REF figure_5 \h  \* MERGEFORMAT </w:instrText>
      </w:r>
      <w:r w:rsidRPr="00D8197D">
        <w:rPr>
          <w:rFonts w:cs="David"/>
          <w:color w:val="000000" w:themeColor="text1"/>
        </w:rPr>
      </w:r>
      <w:r w:rsidRPr="00D8197D">
        <w:rPr>
          <w:rFonts w:cs="David"/>
          <w:color w:val="000000" w:themeColor="text1"/>
        </w:rPr>
        <w:fldChar w:fldCharType="separate"/>
      </w:r>
      <w:ins w:id="375" w:author="Barak Fishbain" w:date="2019-07-28T17:49:00Z">
        <w:r w:rsidR="007B0BA7" w:rsidRPr="007B0BA7">
          <w:rPr>
            <w:rFonts w:cs="David"/>
            <w:color w:val="000000" w:themeColor="text1"/>
            <w:rPrChange w:id="376"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77" w:author="Barak Fishbain" w:date="2019-07-28T17:49:00Z">
              <w:rPr>
                <w:rFonts w:cs="David"/>
                <w:b/>
                <w:bCs/>
                <w:i/>
                <w:iCs/>
                <w:noProof/>
                <w:color w:val="000000" w:themeColor="text1"/>
                <w:sz w:val="20"/>
                <w:szCs w:val="20"/>
              </w:rPr>
            </w:rPrChange>
          </w:rPr>
          <w:t>5</w:t>
        </w:r>
        <w:r w:rsidR="007B0BA7" w:rsidRPr="007B0BA7">
          <w:rPr>
            <w:rFonts w:cs="David"/>
            <w:color w:val="000000" w:themeColor="text1"/>
            <w:rPrChange w:id="378"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79" w:author="Barak Fishbain" w:date="2019-07-28T17:49:00Z">
              <w:rPr>
                <w:rFonts w:cs="David"/>
                <w:i/>
                <w:iCs/>
                <w:color w:val="000000" w:themeColor="text1"/>
                <w:sz w:val="20"/>
                <w:szCs w:val="20"/>
              </w:rPr>
            </w:rPrChange>
          </w:rPr>
          <w:t xml:space="preserve"> </w:t>
        </w:r>
      </w:ins>
      <w:del w:id="380"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5</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Pr="00D8197D">
        <w:rPr>
          <w:rFonts w:cs="David"/>
          <w:color w:val="000000" w:themeColor="text1"/>
        </w:rPr>
        <w:fldChar w:fldCharType="end"/>
      </w:r>
      <w:r>
        <w:rPr>
          <w:rFonts w:cs="David"/>
          <w:color w:val="000000" w:themeColor="text1"/>
        </w:rPr>
        <w:t>. 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ins w:id="381" w:author="Barak Fishbain" w:date="2019-07-28T17:49:00Z">
        <w:r w:rsidR="007B0BA7" w:rsidRPr="007B0BA7">
          <w:rPr>
            <w:rFonts w:cs="David"/>
            <w:color w:val="000000" w:themeColor="text1"/>
            <w:rPrChange w:id="382"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83"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84"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85" w:author="Barak Fishbain" w:date="2019-07-28T17:49:00Z">
              <w:rPr>
                <w:rFonts w:cs="David"/>
                <w:b/>
                <w:bCs/>
                <w:i/>
                <w:iCs/>
                <w:color w:val="000000" w:themeColor="text1"/>
                <w:sz w:val="20"/>
                <w:szCs w:val="20"/>
              </w:rPr>
            </w:rPrChange>
          </w:rPr>
          <w:t xml:space="preserve"> </w:t>
        </w:r>
      </w:ins>
      <w:del w:id="386"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places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ins w:id="387" w:author="Barak Fishbain" w:date="2019-07-28T17:49:00Z">
        <w:r w:rsidR="007B0BA7" w:rsidRPr="007B0BA7">
          <w:rPr>
            <w:rFonts w:cs="David"/>
            <w:color w:val="000000" w:themeColor="text1"/>
            <w:rPrChange w:id="388"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89"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390"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91" w:author="Barak Fishbain" w:date="2019-07-28T17:49:00Z">
              <w:rPr>
                <w:rFonts w:cs="David"/>
                <w:b/>
                <w:bCs/>
                <w:i/>
                <w:iCs/>
                <w:color w:val="000000" w:themeColor="text1"/>
                <w:sz w:val="20"/>
                <w:szCs w:val="20"/>
              </w:rPr>
            </w:rPrChange>
          </w:rPr>
          <w:t xml:space="preserve"> </w:t>
        </w:r>
      </w:ins>
      <w:del w:id="392"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253D42" w:rsidRPr="00EC0BBB">
        <w:rPr>
          <w:rFonts w:cs="David"/>
          <w:color w:val="000000" w:themeColor="text1"/>
        </w:rPr>
        <w:fldChar w:fldCharType="end"/>
      </w:r>
      <w:r w:rsidR="00253D42">
        <w:rPr>
          <w:rFonts w:cs="David"/>
          <w:color w:val="000000" w:themeColor="text1"/>
        </w:rPr>
        <w:t xml:space="preserve"> </w:t>
      </w:r>
      <w:r w:rsidR="007E49C4">
        <w:rPr>
          <w:rFonts w:cs="David"/>
          <w:color w:val="000000" w:themeColor="text1"/>
        </w:rPr>
        <w:t xml:space="preserve">and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ins w:id="393" w:author="Barak Fishbain" w:date="2019-07-28T17:49:00Z">
        <w:r w:rsidR="007B0BA7" w:rsidRPr="007B0BA7">
          <w:rPr>
            <w:rFonts w:cs="David"/>
            <w:color w:val="000000" w:themeColor="text1"/>
            <w:rPrChange w:id="394"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395" w:author="Barak Fishbain" w:date="2019-07-28T17:49:00Z">
              <w:rPr>
                <w:rFonts w:cs="David"/>
                <w:b/>
                <w:bCs/>
                <w:i/>
                <w:iCs/>
                <w:noProof/>
                <w:color w:val="000000" w:themeColor="text1"/>
                <w:sz w:val="20"/>
                <w:szCs w:val="20"/>
              </w:rPr>
            </w:rPrChange>
          </w:rPr>
          <w:t>5</w:t>
        </w:r>
        <w:r w:rsidR="007B0BA7" w:rsidRPr="007B0BA7">
          <w:rPr>
            <w:rFonts w:cs="David"/>
            <w:color w:val="000000" w:themeColor="text1"/>
            <w:rPrChange w:id="396"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397" w:author="Barak Fishbain" w:date="2019-07-28T17:49:00Z">
              <w:rPr>
                <w:rFonts w:cs="David"/>
                <w:i/>
                <w:iCs/>
                <w:color w:val="000000" w:themeColor="text1"/>
                <w:sz w:val="20"/>
                <w:szCs w:val="20"/>
              </w:rPr>
            </w:rPrChange>
          </w:rPr>
          <w:t xml:space="preserve"> </w:t>
        </w:r>
      </w:ins>
      <w:del w:id="398"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5</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7E49C4" w:rsidRPr="00D8197D">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ins w:id="399" w:author="Barak Fishbain" w:date="2019-07-28T17:49:00Z">
        <w:r w:rsidR="007B0BA7" w:rsidRPr="007B0BA7">
          <w:rPr>
            <w:rFonts w:cs="David"/>
            <w:color w:val="000000" w:themeColor="text1"/>
            <w:rPrChange w:id="400"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401" w:author="Barak Fishbain" w:date="2019-07-28T17:49:00Z">
              <w:rPr>
                <w:rFonts w:cs="David"/>
                <w:b/>
                <w:bCs/>
                <w:i/>
                <w:iCs/>
                <w:noProof/>
                <w:color w:val="000000" w:themeColor="text1"/>
                <w:sz w:val="20"/>
                <w:szCs w:val="20"/>
              </w:rPr>
            </w:rPrChange>
          </w:rPr>
          <w:t>4</w:t>
        </w:r>
        <w:r w:rsidR="007B0BA7" w:rsidRPr="007B0BA7">
          <w:rPr>
            <w:rFonts w:cs="David"/>
            <w:color w:val="000000" w:themeColor="text1"/>
            <w:rPrChange w:id="402"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403" w:author="Barak Fishbain" w:date="2019-07-28T17:49:00Z">
              <w:rPr>
                <w:rFonts w:cs="David"/>
                <w:b/>
                <w:bCs/>
                <w:i/>
                <w:iCs/>
                <w:color w:val="000000" w:themeColor="text1"/>
                <w:sz w:val="20"/>
                <w:szCs w:val="20"/>
              </w:rPr>
            </w:rPrChange>
          </w:rPr>
          <w:t xml:space="preserve"> </w:t>
        </w:r>
      </w:ins>
      <w:del w:id="404"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4</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ins w:id="405" w:author="Barak Fishbain" w:date="2019-07-28T17:49:00Z">
        <w:r w:rsidR="007B0BA7" w:rsidRPr="007B0BA7">
          <w:rPr>
            <w:rFonts w:cs="David"/>
            <w:color w:val="000000" w:themeColor="text1"/>
            <w:rPrChange w:id="406" w:author="Barak Fishbain" w:date="2019-07-28T17:49:00Z">
              <w:rPr>
                <w:rFonts w:cs="David"/>
                <w:b/>
                <w:bCs/>
                <w:i/>
                <w:iCs/>
                <w:color w:val="000000" w:themeColor="text1"/>
                <w:sz w:val="20"/>
                <w:szCs w:val="20"/>
              </w:rPr>
            </w:rPrChange>
          </w:rPr>
          <w:t xml:space="preserve">Figure </w:t>
        </w:r>
        <w:r w:rsidR="007B0BA7" w:rsidRPr="007B0BA7">
          <w:rPr>
            <w:rFonts w:cs="David"/>
            <w:color w:val="000000" w:themeColor="text1"/>
            <w:rPrChange w:id="407" w:author="Barak Fishbain" w:date="2019-07-28T17:49:00Z">
              <w:rPr>
                <w:rFonts w:cs="David"/>
                <w:b/>
                <w:bCs/>
                <w:i/>
                <w:iCs/>
                <w:noProof/>
                <w:color w:val="000000" w:themeColor="text1"/>
                <w:sz w:val="20"/>
                <w:szCs w:val="20"/>
              </w:rPr>
            </w:rPrChange>
          </w:rPr>
          <w:t>5</w:t>
        </w:r>
        <w:r w:rsidR="007B0BA7" w:rsidRPr="007B0BA7">
          <w:rPr>
            <w:rFonts w:cs="David"/>
            <w:color w:val="000000" w:themeColor="text1"/>
            <w:rPrChange w:id="408" w:author="Barak Fishbain" w:date="2019-07-28T17:49:00Z">
              <w:rPr>
                <w:rFonts w:cs="David"/>
                <w:b/>
                <w:bCs/>
                <w:i/>
                <w:iCs/>
                <w:color w:val="000000" w:themeColor="text1"/>
                <w:sz w:val="20"/>
                <w:szCs w:val="20"/>
              </w:rPr>
            </w:rPrChange>
          </w:rPr>
          <w:t>.</w:t>
        </w:r>
        <w:r w:rsidR="007B0BA7" w:rsidRPr="007B0BA7">
          <w:rPr>
            <w:rFonts w:cs="David"/>
            <w:noProof/>
            <w:color w:val="000000" w:themeColor="text1"/>
            <w:rPrChange w:id="409" w:author="Barak Fishbain" w:date="2019-07-28T17:49:00Z">
              <w:rPr>
                <w:rFonts w:cs="David"/>
                <w:i/>
                <w:iCs/>
                <w:color w:val="000000" w:themeColor="text1"/>
                <w:sz w:val="20"/>
                <w:szCs w:val="20"/>
              </w:rPr>
            </w:rPrChange>
          </w:rPr>
          <w:t xml:space="preserve"> </w:t>
        </w:r>
      </w:ins>
      <w:del w:id="410" w:author="Barak Fishbain" w:date="2019-07-28T17:49:00Z">
        <w:r w:rsidR="0056587D" w:rsidRPr="0056587D" w:rsidDel="007B0BA7">
          <w:rPr>
            <w:rFonts w:cs="David" w:hint="cs"/>
            <w:color w:val="000000" w:themeColor="text1"/>
          </w:rPr>
          <w:delText xml:space="preserve">Figure </w:delText>
        </w:r>
        <w:r w:rsidR="0056587D" w:rsidRPr="0056587D" w:rsidDel="007B0BA7">
          <w:rPr>
            <w:rFonts w:cs="David"/>
            <w:color w:val="000000" w:themeColor="text1"/>
          </w:rPr>
          <w:delText>5</w:delText>
        </w:r>
        <w:r w:rsidR="0056587D" w:rsidRPr="0056587D" w:rsidDel="007B0BA7">
          <w:rPr>
            <w:rFonts w:cs="David" w:hint="cs"/>
            <w:color w:val="000000" w:themeColor="text1"/>
          </w:rPr>
          <w:delText>.</w:delText>
        </w:r>
        <w:r w:rsidR="0056587D" w:rsidRPr="0056587D" w:rsidDel="007B0BA7">
          <w:rPr>
            <w:rFonts w:cs="David" w:hint="cs"/>
            <w:noProof/>
            <w:color w:val="000000" w:themeColor="text1"/>
          </w:rPr>
          <w:delText xml:space="preserve"> </w:delText>
        </w:r>
      </w:del>
      <w:r w:rsidR="00C54473" w:rsidRPr="00D8197D">
        <w:rPr>
          <w:rFonts w:cs="David"/>
          <w:color w:val="000000" w:themeColor="text1"/>
        </w:rPr>
        <w:fldChar w:fldCharType="end"/>
      </w:r>
      <w:r w:rsidR="002D0C36">
        <w:rPr>
          <w:rFonts w:cs="David"/>
          <w:color w:val="000000" w:themeColor="text1"/>
        </w:rPr>
        <w:t xml:space="preserve"> 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bookmarkEnd w:id="373"/>
    <w:p w14:paraId="6442B7A7" w14:textId="25153119" w:rsidR="008F3649" w:rsidRPr="00BB79F8" w:rsidRDefault="007D5076">
      <w:pPr>
        <w:autoSpaceDE w:val="0"/>
        <w:autoSpaceDN w:val="0"/>
        <w:adjustRightInd w:val="0"/>
        <w:ind w:firstLine="720"/>
      </w:pPr>
      <w:r>
        <w:fldChar w:fldCharType="begin"/>
      </w:r>
      <w:r>
        <w:instrText xml:space="preserve"> REF _Ref14962973 \h  \* MERGEFORMAT </w:instrText>
      </w:r>
      <w:r>
        <w:fldChar w:fldCharType="separate"/>
      </w:r>
      <w:ins w:id="411" w:author="Barak Fishbain" w:date="2019-07-28T17:49:00Z">
        <w:r w:rsidR="007B0BA7" w:rsidRPr="007B0BA7">
          <w:rPr>
            <w:rPrChange w:id="412" w:author="Barak Fishbain" w:date="2019-07-28T17:49:00Z">
              <w:rPr>
                <w:rFonts w:cs="David"/>
                <w:b/>
                <w:bCs/>
                <w:i/>
                <w:iCs/>
                <w:color w:val="000000" w:themeColor="text1"/>
                <w:sz w:val="20"/>
                <w:szCs w:val="20"/>
              </w:rPr>
            </w:rPrChange>
          </w:rPr>
          <w:t xml:space="preserve">Figure </w:t>
        </w:r>
        <w:r w:rsidR="007B0BA7" w:rsidRPr="007B0BA7">
          <w:rPr>
            <w:rPrChange w:id="413" w:author="Barak Fishbain" w:date="2019-07-28T17:49:00Z">
              <w:rPr>
                <w:rFonts w:cs="David"/>
                <w:b/>
                <w:bCs/>
                <w:i/>
                <w:iCs/>
                <w:noProof/>
                <w:color w:val="000000" w:themeColor="text1"/>
                <w:sz w:val="20"/>
                <w:szCs w:val="20"/>
              </w:rPr>
            </w:rPrChange>
          </w:rPr>
          <w:t>6</w:t>
        </w:r>
      </w:ins>
      <w:del w:id="414" w:author="Barak Fishbain" w:date="2019-07-28T17:49:00Z">
        <w:r w:rsidR="0056587D" w:rsidRPr="0056587D" w:rsidDel="007B0BA7">
          <w:delText>Figure 6</w:delText>
        </w:r>
      </w:del>
      <w:r>
        <w:fldChar w:fldCharType="end"/>
      </w:r>
      <w:r>
        <w:t xml:space="preserve"> </w:t>
      </w:r>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7B0BA7">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commentRangeStart w:id="415"/>
      <w:r w:rsidR="00134A54">
        <w:t xml:space="preserve">It seems that preferable locations of sensors </w:t>
      </w:r>
      <w:del w:id="416" w:author="ss kk" w:date="2019-07-26T12:55:00Z">
        <w:r w:rsidR="00134A54" w:rsidDel="00F90758">
          <w:delText>are the outskirts of the steady-state pollution plume. The reason for that might be th</w:delText>
        </w:r>
        <w:r w:rsidR="00D81E87" w:rsidDel="00F90758">
          <w:delText>at</w:delText>
        </w:r>
      </w:del>
      <w:ins w:id="417" w:author="ss kk" w:date="2019-07-26T12:55:00Z">
        <w:r w:rsidR="00F90758">
          <w:t>follow the highest derivative of the gas concentration in the air</w:t>
        </w:r>
      </w:ins>
      <w:del w:id="418" w:author="ss kk" w:date="2019-07-26T12:56:00Z">
        <w:r w:rsidR="00D81E87" w:rsidDel="00F90758">
          <w:delText xml:space="preserve"> these places indeed are characterized by the highest variability in concentrations</w:delText>
        </w:r>
      </w:del>
      <w:ins w:id="419" w:author="ss kk" w:date="2019-07-26T12:56:00Z">
        <w:r w:rsidR="00F90758">
          <w:t xml:space="preserve"> as these places are more sensitive to the nature of the source. This assumption will be tested in the suggested study</w:t>
        </w:r>
      </w:ins>
      <w:r w:rsidR="005A65DE">
        <w:t>.</w:t>
      </w:r>
      <w:r w:rsidR="00BB79F8">
        <w:t xml:space="preserve"> </w:t>
      </w:r>
      <w:commentRangeEnd w:id="415"/>
      <w:r w:rsidR="001E22B8">
        <w:rPr>
          <w:rStyle w:val="CommentReference"/>
        </w:rPr>
        <w:commentReference w:id="415"/>
      </w:r>
      <w:r w:rsidR="00AE78D2">
        <w:t xml:space="preserve">A colormap of minimal PED values of each transformation pair between </w:t>
      </w:r>
      <w:r w:rsidR="00362D7A">
        <w:t xml:space="preserve">each </w:t>
      </w:r>
      <w:r w:rsidR="00AE78D2">
        <w:t xml:space="preserve">number of active sources are </w:t>
      </w:r>
      <w:r w:rsidR="00AE78D2">
        <w:lastRenderedPageBreak/>
        <w:t>attached to each displayed solution.</w:t>
      </w:r>
      <w:r w:rsidR="00BB04B9">
        <w:t xml:space="preserve"> </w:t>
      </w:r>
      <w:r w:rsidR="00362D7A">
        <w:t xml:space="preserve">For example, </w:t>
      </w:r>
      <w:r w:rsidR="00605A7C">
        <w:t xml:space="preserve">in the colormap </w:t>
      </w:r>
      <w:r w:rsidR="005303F4">
        <w:t>to the right of Fig. 6a, the minimal PED value</w:t>
      </w:r>
      <w:r w:rsidR="00605A7C">
        <w:t>s</w:t>
      </w:r>
      <w:r w:rsidR="005303F4">
        <w:t xml:space="preserve"> of the transformation pair 2&lt;-&gt;5 or 1&lt;-&gt;4 </w:t>
      </w:r>
      <w:r w:rsidR="00605A7C">
        <w:t xml:space="preserve">are both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w:t>
      </w:r>
      <w:r w:rsidR="00575656">
        <w:rPr>
          <w:noProof/>
        </w:rPr>
        <mc:AlternateContent>
          <mc:Choice Requires="wpg">
            <w:drawing>
              <wp:anchor distT="0" distB="0" distL="114300" distR="114300" simplePos="0" relativeHeight="251671552" behindDoc="1" locked="0" layoutInCell="1" allowOverlap="1" wp14:anchorId="233AE0DE" wp14:editId="54108D39">
                <wp:simplePos x="0" y="0"/>
                <wp:positionH relativeFrom="column">
                  <wp:posOffset>1180123</wp:posOffset>
                </wp:positionH>
                <wp:positionV relativeFrom="paragraph">
                  <wp:posOffset>726684</wp:posOffset>
                </wp:positionV>
                <wp:extent cx="3373120" cy="3126105"/>
                <wp:effectExtent l="0" t="0" r="5080" b="0"/>
                <wp:wrapSquare wrapText="bothSides"/>
                <wp:docPr id="26" name="Group 26"/>
                <wp:cNvGraphicFramePr/>
                <a:graphic xmlns:a="http://schemas.openxmlformats.org/drawingml/2006/main">
                  <a:graphicData uri="http://schemas.microsoft.com/office/word/2010/wordprocessingGroup">
                    <wpg:wgp>
                      <wpg:cNvGrpSpPr/>
                      <wpg:grpSpPr>
                        <a:xfrm>
                          <a:off x="0" y="0"/>
                          <a:ext cx="3373120" cy="3126105"/>
                          <a:chOff x="322359" y="196419"/>
                          <a:chExt cx="2789824" cy="2599355"/>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l="1" r="2153" b="8"/>
                          <a:stretch/>
                        </pic:blipFill>
                        <pic:spPr bwMode="auto">
                          <a:xfrm>
                            <a:off x="322359" y="196419"/>
                            <a:ext cx="2744240" cy="2118656"/>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1384C831" w:rsidR="004E5132" w:rsidRPr="00BB336A" w:rsidRDefault="004E5132" w:rsidP="00357C62">
                              <w:pPr>
                                <w:pStyle w:val="Caption"/>
                                <w:spacing w:line="276" w:lineRule="auto"/>
                                <w:rPr>
                                  <w:rFonts w:ascii="David" w:hAnsi="David" w:cs="David"/>
                                  <w:i w:val="0"/>
                                  <w:iCs w:val="0"/>
                                  <w:color w:val="000000" w:themeColor="text1"/>
                                  <w:sz w:val="20"/>
                                  <w:szCs w:val="20"/>
                                </w:rPr>
                              </w:pPr>
                              <w:bookmarkStart w:id="420"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420"/>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92.9pt;margin-top:57.2pt;width:265.6pt;height:246.15pt;z-index:-251644928;mso-width-relative:margin;mso-height-relative:margin" coordorigin="3223,1964" coordsize="27898,2599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">
                <v:shape id="Picture 9" o:spid="_x0000_s1045" type="#_x0000_t75" style="position:absolute;left:3223;top:1964;width:27442;height:211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4"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1384C831" w:rsidR="004E5132" w:rsidRPr="00BB336A" w:rsidRDefault="004E5132" w:rsidP="00357C62">
                        <w:pPr>
                          <w:pStyle w:val="Caption"/>
                          <w:spacing w:line="276" w:lineRule="auto"/>
                          <w:rPr>
                            <w:rFonts w:ascii="David" w:hAnsi="David" w:cs="David"/>
                            <w:i w:val="0"/>
                            <w:iCs w:val="0"/>
                            <w:color w:val="000000" w:themeColor="text1"/>
                            <w:sz w:val="20"/>
                            <w:szCs w:val="20"/>
                          </w:rPr>
                        </w:pPr>
                        <w:bookmarkStart w:id="42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42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square"/>
              </v:group>
            </w:pict>
          </mc:Fallback>
        </mc:AlternateContent>
      </w:r>
      <w:r w:rsidR="00605A7C">
        <w:t>ppm).</w:t>
      </w:r>
      <w:r w:rsidR="009003F3">
        <w:t xml:space="preserve"> </w:t>
      </w:r>
      <w:r w:rsidR="000A63F6">
        <w:t xml:space="preserve">The higher the number of deployed sensors, the higher the minimal PED values. </w:t>
      </w:r>
    </w:p>
    <w:p w14:paraId="369D5678" w14:textId="7C5D5F12" w:rsidR="008F3649" w:rsidRDefault="008F3649" w:rsidP="00273E5F">
      <w:pPr>
        <w:autoSpaceDE w:val="0"/>
        <w:autoSpaceDN w:val="0"/>
        <w:adjustRightInd w:val="0"/>
      </w:pPr>
    </w:p>
    <w:p w14:paraId="7A6D8FC6" w14:textId="2BCBADC9"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2A585A61"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7CEF09DF" w:rsidR="00944FD0" w:rsidRDefault="00944FD0" w:rsidP="00273E5F">
      <w:pPr>
        <w:autoSpaceDE w:val="0"/>
        <w:autoSpaceDN w:val="0"/>
        <w:adjustRightInd w:val="0"/>
        <w:rPr>
          <w:rFonts w:cs="David"/>
          <w:color w:val="000000" w:themeColor="text1"/>
        </w:rPr>
      </w:pPr>
    </w:p>
    <w:p w14:paraId="094E697F" w14:textId="390953CA" w:rsidR="00944FD0" w:rsidRDefault="00944FD0" w:rsidP="00273E5F">
      <w:pPr>
        <w:autoSpaceDE w:val="0"/>
        <w:autoSpaceDN w:val="0"/>
        <w:adjustRightInd w:val="0"/>
        <w:rPr>
          <w:ins w:id="422" w:author="Barak Fishbain" w:date="2019-07-29T23:08:00Z"/>
          <w:rFonts w:cs="David"/>
          <w:color w:val="000000" w:themeColor="text1"/>
        </w:rPr>
      </w:pPr>
    </w:p>
    <w:p w14:paraId="35E03FB4" w14:textId="53AB20DF" w:rsidR="00575656" w:rsidRDefault="00575656" w:rsidP="00273E5F">
      <w:pPr>
        <w:autoSpaceDE w:val="0"/>
        <w:autoSpaceDN w:val="0"/>
        <w:adjustRightInd w:val="0"/>
        <w:rPr>
          <w:ins w:id="423" w:author="Barak Fishbain" w:date="2019-07-29T23:08:00Z"/>
          <w:rFonts w:cs="David"/>
          <w:color w:val="000000" w:themeColor="text1"/>
        </w:rPr>
      </w:pPr>
    </w:p>
    <w:p w14:paraId="6718EAB1" w14:textId="41F086C8" w:rsidR="00575656" w:rsidRDefault="00575656" w:rsidP="00273E5F">
      <w:pPr>
        <w:autoSpaceDE w:val="0"/>
        <w:autoSpaceDN w:val="0"/>
        <w:adjustRightInd w:val="0"/>
        <w:rPr>
          <w:ins w:id="424" w:author="Barak Fishbain" w:date="2019-07-29T23:08:00Z"/>
          <w:rFonts w:cs="David"/>
          <w:color w:val="000000" w:themeColor="text1"/>
        </w:rPr>
      </w:pPr>
    </w:p>
    <w:p w14:paraId="436F7182" w14:textId="256273AD" w:rsidR="00575656" w:rsidRDefault="00575656" w:rsidP="00273E5F">
      <w:pPr>
        <w:autoSpaceDE w:val="0"/>
        <w:autoSpaceDN w:val="0"/>
        <w:adjustRightInd w:val="0"/>
        <w:rPr>
          <w:ins w:id="425" w:author="Barak Fishbain" w:date="2019-07-29T23:08:00Z"/>
          <w:rFonts w:cs="David"/>
          <w:color w:val="000000" w:themeColor="text1"/>
        </w:rPr>
      </w:pPr>
    </w:p>
    <w:p w14:paraId="4CFC7975" w14:textId="0CCC4D88" w:rsidR="00575656" w:rsidRDefault="00575656" w:rsidP="00273E5F">
      <w:pPr>
        <w:autoSpaceDE w:val="0"/>
        <w:autoSpaceDN w:val="0"/>
        <w:adjustRightInd w:val="0"/>
        <w:rPr>
          <w:ins w:id="426" w:author="Barak Fishbain" w:date="2019-07-29T23:08:00Z"/>
          <w:rFonts w:cs="David"/>
          <w:color w:val="000000" w:themeColor="text1"/>
        </w:rPr>
      </w:pPr>
    </w:p>
    <w:p w14:paraId="14C70D96" w14:textId="77777777" w:rsidR="00575656" w:rsidRDefault="00575656" w:rsidP="00273E5F">
      <w:pPr>
        <w:autoSpaceDE w:val="0"/>
        <w:autoSpaceDN w:val="0"/>
        <w:adjustRightInd w:val="0"/>
        <w:rPr>
          <w:rFonts w:cs="David"/>
          <w:color w:val="000000" w:themeColor="text1"/>
        </w:rPr>
      </w:pPr>
    </w:p>
    <w:p w14:paraId="515194FD" w14:textId="2C19820C" w:rsidR="00192C0A" w:rsidRDefault="00192C0A" w:rsidP="00273E5F">
      <w:pPr>
        <w:autoSpaceDE w:val="0"/>
        <w:autoSpaceDN w:val="0"/>
        <w:adjustRightInd w:val="0"/>
        <w:rPr>
          <w:rFonts w:cs="David"/>
          <w:color w:val="000000" w:themeColor="text1"/>
        </w:rPr>
      </w:pPr>
    </w:p>
    <w:p w14:paraId="6197D4E1" w14:textId="3CFDD034" w:rsidR="00537979" w:rsidRDefault="00537979" w:rsidP="0089641E">
      <w:pPr>
        <w:pStyle w:val="Heading1"/>
        <w:rPr>
          <w:ins w:id="427" w:author="Barak Fishbain" w:date="2019-07-29T23:09:00Z"/>
        </w:rPr>
      </w:pPr>
      <w:bookmarkStart w:id="428" w:name="_Toc14991905"/>
      <w:commentRangeStart w:id="429"/>
      <w:r w:rsidRPr="00A10451">
        <w:rPr>
          <w:rFonts w:hint="cs"/>
        </w:rPr>
        <w:t>Work schedule</w:t>
      </w:r>
      <w:bookmarkEnd w:id="428"/>
      <w:commentRangeEnd w:id="429"/>
      <w:r w:rsidR="00575656">
        <w:rPr>
          <w:rStyle w:val="CommentReference"/>
          <w:rFonts w:eastAsia="Times New Roman" w:cs="Times New Roman"/>
          <w:b w:val="0"/>
          <w:color w:val="auto"/>
        </w:rPr>
        <w:commentReference w:id="429"/>
      </w:r>
      <w:r w:rsidR="00710BC2">
        <w:t xml:space="preserve"> </w:t>
      </w:r>
    </w:p>
    <w:p w14:paraId="702934BA" w14:textId="77777777" w:rsidR="00575656" w:rsidRPr="00575656" w:rsidRDefault="00575656" w:rsidP="00D76EF3"/>
    <w:p w14:paraId="0166488B" w14:textId="77777777" w:rsidR="00575656" w:rsidRDefault="00575656">
      <w:pPr>
        <w:spacing w:after="160" w:line="259" w:lineRule="auto"/>
        <w:jc w:val="left"/>
        <w:rPr>
          <w:ins w:id="430" w:author="Barak Fishbain" w:date="2019-07-29T23:10:00Z"/>
          <w:rFonts w:cs="David"/>
          <w:b/>
          <w:bCs/>
        </w:rPr>
      </w:pPr>
      <w:ins w:id="431" w:author="Barak Fishbain" w:date="2019-07-29T23:10:00Z">
        <w:r>
          <w:rPr>
            <w:rFonts w:cs="David"/>
            <w:b/>
            <w:bCs/>
          </w:rPr>
          <w:br w:type="page"/>
        </w:r>
      </w:ins>
    </w:p>
    <w:p w14:paraId="434224DD" w14:textId="308BE1E8" w:rsidR="00A03C7F" w:rsidRDefault="0062707B" w:rsidP="00E87BA7">
      <w:pPr>
        <w:ind w:right="-2"/>
        <w:rPr>
          <w:rFonts w:cs="David"/>
          <w:b/>
          <w:bCs/>
        </w:rPr>
      </w:pPr>
      <w:commentRangeStart w:id="432"/>
      <w:r>
        <w:rPr>
          <w:rFonts w:cs="David"/>
          <w:b/>
          <w:bCs/>
          <w:noProof/>
        </w:rPr>
        <w:lastRenderedPageBreak/>
        <mc:AlternateContent>
          <mc:Choice Requires="wpg">
            <w:drawing>
              <wp:anchor distT="0" distB="0" distL="114300" distR="114300" simplePos="0" relativeHeight="251680768" behindDoc="0" locked="0" layoutInCell="1" allowOverlap="1" wp14:anchorId="52A94389" wp14:editId="7A6A7929">
                <wp:simplePos x="0" y="0"/>
                <wp:positionH relativeFrom="column">
                  <wp:posOffset>476885</wp:posOffset>
                </wp:positionH>
                <wp:positionV relativeFrom="paragraph">
                  <wp:posOffset>55978</wp:posOffset>
                </wp:positionV>
                <wp:extent cx="4717415" cy="8386445"/>
                <wp:effectExtent l="476885" t="1021715" r="483870" b="1029970"/>
                <wp:wrapNone/>
                <wp:docPr id="31" name="Group 31"/>
                <wp:cNvGraphicFramePr/>
                <a:graphic xmlns:a="http://schemas.openxmlformats.org/drawingml/2006/main">
                  <a:graphicData uri="http://schemas.microsoft.com/office/word/2010/wordprocessingGroup">
                    <wpg:wgp>
                      <wpg:cNvGrpSpPr/>
                      <wpg:grpSpPr>
                        <a:xfrm>
                          <a:off x="0" y="0"/>
                          <a:ext cx="4717375" cy="8386445"/>
                          <a:chOff x="20" y="0"/>
                          <a:chExt cx="4717375" cy="8386445"/>
                        </a:xfrm>
                      </wpg:grpSpPr>
                      <pic:pic xmlns:pic="http://schemas.openxmlformats.org/drawingml/2006/picture">
                        <pic:nvPicPr>
                          <pic:cNvPr id="29" name="Picture 29"/>
                          <pic:cNvPicPr>
                            <a:picLocks noChangeAspect="1"/>
                          </pic:cNvPicPr>
                        </pic:nvPicPr>
                        <pic:blipFill>
                          <a:blip r:embed="rId25"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4E5132" w:rsidRDefault="004E513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37.55pt;margin-top:4.4pt;width:371.45pt;height:660.35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6"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4E5132" w:rsidRDefault="004E5132"/>
                    </w:txbxContent>
                  </v:textbox>
                </v:shape>
              </v:group>
            </w:pict>
          </mc:Fallback>
        </mc:AlternateContent>
      </w:r>
      <w:commentRangeEnd w:id="432"/>
      <w:r w:rsidR="00575656">
        <w:rPr>
          <w:rStyle w:val="CommentReference"/>
        </w:rPr>
        <w:commentReference w:id="432"/>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0C6204D9" w14:textId="77777777" w:rsidR="00C8396F" w:rsidRPr="000F1099" w:rsidRDefault="00C8396F" w:rsidP="00E87BA7"/>
    <w:p w14:paraId="43626655" w14:textId="77777777" w:rsidR="00575656" w:rsidRDefault="00575656">
      <w:pPr>
        <w:spacing w:after="160" w:line="259" w:lineRule="auto"/>
        <w:jc w:val="left"/>
        <w:rPr>
          <w:ins w:id="433" w:author="Barak Fishbain" w:date="2019-07-29T23:10:00Z"/>
          <w:rFonts w:eastAsiaTheme="majorEastAsia" w:cs="David"/>
          <w:b/>
          <w:color w:val="000000" w:themeColor="text1"/>
          <w:sz w:val="28"/>
          <w:szCs w:val="32"/>
        </w:rPr>
      </w:pPr>
      <w:bookmarkStart w:id="434" w:name="_Toc14991906"/>
      <w:ins w:id="435" w:author="Barak Fishbain" w:date="2019-07-29T23:10:00Z">
        <w:r>
          <w:br w:type="page"/>
        </w:r>
      </w:ins>
    </w:p>
    <w:p w14:paraId="17600C01" w14:textId="4BF9A602" w:rsidR="008901CA" w:rsidRPr="00710BC2" w:rsidRDefault="005A1EBF" w:rsidP="0089641E">
      <w:pPr>
        <w:pStyle w:val="Heading1"/>
      </w:pPr>
      <w:r w:rsidRPr="00710BC2">
        <w:rPr>
          <w:rFonts w:hint="cs"/>
        </w:rPr>
        <w:lastRenderedPageBreak/>
        <w:t>References</w:t>
      </w:r>
      <w:bookmarkEnd w:id="434"/>
    </w:p>
    <w:p w14:paraId="1194E547" w14:textId="182C81FA" w:rsidR="008901CA" w:rsidRPr="00C8396F" w:rsidRDefault="008901CA" w:rsidP="00E87BA7">
      <w:pPr>
        <w:ind w:right="-2"/>
        <w:rPr>
          <w:rFonts w:cs="David"/>
          <w:color w:val="000000" w:themeColor="text1"/>
          <w:sz w:val="18"/>
          <w:szCs w:val="18"/>
        </w:rPr>
      </w:pPr>
    </w:p>
    <w:p w14:paraId="55BA0E76" w14:textId="0A40B1FA" w:rsidR="00900430" w:rsidRPr="00900430" w:rsidRDefault="008901CA" w:rsidP="00900430">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900430" w:rsidRPr="00900430">
        <w:rPr>
          <w:rFonts w:cs="David"/>
          <w:noProof/>
          <w:sz w:val="20"/>
        </w:rPr>
        <w:t>[1]</w:t>
      </w:r>
      <w:r w:rsidR="00900430" w:rsidRPr="00900430">
        <w:rPr>
          <w:rFonts w:cs="David"/>
          <w:noProof/>
          <w:sz w:val="20"/>
        </w:rPr>
        <w:tab/>
        <w:t xml:space="preserve">J. H. Seinfeld and S. N. Pandis, </w:t>
      </w:r>
      <w:r w:rsidR="00900430" w:rsidRPr="00900430">
        <w:rPr>
          <w:rFonts w:cs="David"/>
          <w:i/>
          <w:iCs/>
          <w:noProof/>
          <w:sz w:val="20"/>
        </w:rPr>
        <w:t>Atmospheric chemistry and physics - from air pollution to climate change</w:t>
      </w:r>
      <w:r w:rsidR="00900430" w:rsidRPr="00900430">
        <w:rPr>
          <w:rFonts w:cs="David"/>
          <w:noProof/>
          <w:sz w:val="20"/>
        </w:rPr>
        <w:t>, Second edi. Wiley-Interscience, 2006.</w:t>
      </w:r>
    </w:p>
    <w:p w14:paraId="5DC9AAB1"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w:t>
      </w:r>
      <w:r w:rsidRPr="00900430">
        <w:rPr>
          <w:rFonts w:cs="David"/>
          <w:noProof/>
          <w:sz w:val="20"/>
        </w:rPr>
        <w:tab/>
        <w:t xml:space="preserve">D. J. Jacob and D. A. Winner, “Effect of climate change on air quality - citation,” </w:t>
      </w:r>
      <w:r w:rsidRPr="00900430">
        <w:rPr>
          <w:rFonts w:cs="David"/>
          <w:i/>
          <w:iCs/>
          <w:noProof/>
          <w:sz w:val="20"/>
        </w:rPr>
        <w:t>Atmos. Environ.</w:t>
      </w:r>
      <w:r w:rsidRPr="00900430">
        <w:rPr>
          <w:rFonts w:cs="David"/>
          <w:noProof/>
          <w:sz w:val="20"/>
        </w:rPr>
        <w:t>, vol. 43, no. 1, pp. 51–63, 2009.</w:t>
      </w:r>
    </w:p>
    <w:p w14:paraId="1CA642BC"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w:t>
      </w:r>
      <w:r w:rsidRPr="00900430">
        <w:rPr>
          <w:rFonts w:cs="David"/>
          <w:noProof/>
          <w:sz w:val="20"/>
        </w:rPr>
        <w:tab/>
        <w:t xml:space="preserve">“Greenhouse Gas Emissions,” </w:t>
      </w:r>
      <w:r w:rsidRPr="00900430">
        <w:rPr>
          <w:rFonts w:cs="David"/>
          <w:i/>
          <w:iCs/>
          <w:noProof/>
          <w:sz w:val="20"/>
        </w:rPr>
        <w:t>EPA, United States Environmental Protection Agency</w:t>
      </w:r>
      <w:r w:rsidRPr="00900430">
        <w:rPr>
          <w:rFonts w:cs="David"/>
          <w:noProof/>
          <w:sz w:val="20"/>
        </w:rPr>
        <w:t>, 2019. .</w:t>
      </w:r>
    </w:p>
    <w:p w14:paraId="315AF87F"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w:t>
      </w:r>
      <w:r w:rsidRPr="00900430">
        <w:rPr>
          <w:rFonts w:cs="David"/>
          <w:noProof/>
          <w:sz w:val="20"/>
        </w:rPr>
        <w:tab/>
        <w:t xml:space="preserve">“Israel ministry of environmental protection,” </w:t>
      </w:r>
      <w:r w:rsidRPr="00900430">
        <w:rPr>
          <w:rFonts w:cs="David"/>
          <w:i/>
          <w:iCs/>
          <w:noProof/>
          <w:sz w:val="20"/>
        </w:rPr>
        <w:t>The Impact of Air Pollution from Industry</w:t>
      </w:r>
      <w:r w:rsidRPr="00900430">
        <w:rPr>
          <w:rFonts w:cs="David"/>
          <w:noProof/>
          <w:sz w:val="20"/>
        </w:rPr>
        <w:t>, 2015. .</w:t>
      </w:r>
    </w:p>
    <w:p w14:paraId="09FBDD95"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w:t>
      </w:r>
      <w:r w:rsidRPr="00900430">
        <w:rPr>
          <w:rFonts w:cs="David"/>
          <w:noProof/>
          <w:sz w:val="20"/>
        </w:rPr>
        <w:tab/>
        <w:t>WHO, “Ambient air pollution: Health impacts,” 2019. .</w:t>
      </w:r>
    </w:p>
    <w:p w14:paraId="1E704E82"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w:t>
      </w:r>
      <w:r w:rsidRPr="00900430">
        <w:rPr>
          <w:rFonts w:cs="David"/>
          <w:noProof/>
          <w:sz w:val="20"/>
        </w:rPr>
        <w:tab/>
        <w:t xml:space="preserve">IPCC, </w:t>
      </w:r>
      <w:r w:rsidRPr="00900430">
        <w:rPr>
          <w:rFonts w:cs="David"/>
          <w:i/>
          <w:iCs/>
          <w:noProof/>
          <w:sz w:val="20"/>
        </w:rPr>
        <w:t>Climate Change 2013</w:t>
      </w:r>
      <w:r w:rsidRPr="00900430">
        <w:rPr>
          <w:rFonts w:cs="David"/>
          <w:noProof/>
          <w:sz w:val="20"/>
        </w:rPr>
        <w:t>, vol. 5. 2014.</w:t>
      </w:r>
    </w:p>
    <w:p w14:paraId="55809F9A"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7]</w:t>
      </w:r>
      <w:r w:rsidRPr="00900430">
        <w:rPr>
          <w:rFonts w:cs="David"/>
          <w:noProof/>
          <w:sz w:val="20"/>
        </w:rPr>
        <w:tab/>
        <w:t xml:space="preserve">A. M. Fiore, V. Naik, and E. M. Leibensperger, “Air quality and climate connections,” </w:t>
      </w:r>
      <w:r w:rsidRPr="00900430">
        <w:rPr>
          <w:rFonts w:cs="David"/>
          <w:i/>
          <w:iCs/>
          <w:noProof/>
          <w:sz w:val="20"/>
        </w:rPr>
        <w:t>J. Air Waste Manag. Assoc.</w:t>
      </w:r>
      <w:r w:rsidRPr="00900430">
        <w:rPr>
          <w:rFonts w:cs="David"/>
          <w:noProof/>
          <w:sz w:val="20"/>
        </w:rPr>
        <w:t>, vol. 65, no. 6, pp. 645–685, 2015.</w:t>
      </w:r>
    </w:p>
    <w:p w14:paraId="4277B0A2"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8]</w:t>
      </w:r>
      <w:r w:rsidRPr="00900430">
        <w:rPr>
          <w:rFonts w:cs="David"/>
          <w:noProof/>
          <w:sz w:val="20"/>
        </w:rPr>
        <w:tab/>
        <w:t xml:space="preserve">M. Jerrett </w:t>
      </w:r>
      <w:r w:rsidRPr="00900430">
        <w:rPr>
          <w:rFonts w:cs="David"/>
          <w:i/>
          <w:iCs/>
          <w:noProof/>
          <w:sz w:val="20"/>
        </w:rPr>
        <w:t>et al.</w:t>
      </w:r>
      <w:r w:rsidRPr="00900430">
        <w:rPr>
          <w:rFonts w:cs="David"/>
          <w:noProof/>
          <w:sz w:val="20"/>
        </w:rPr>
        <w:t xml:space="preserve">, “A review and evaluation of intraurban air pollution exposure models,” </w:t>
      </w:r>
      <w:r w:rsidRPr="00900430">
        <w:rPr>
          <w:rFonts w:cs="David"/>
          <w:i/>
          <w:iCs/>
          <w:noProof/>
          <w:sz w:val="20"/>
        </w:rPr>
        <w:t>J. Expo. Anal. Environ. Epidemiol.</w:t>
      </w:r>
      <w:r w:rsidRPr="00900430">
        <w:rPr>
          <w:rFonts w:cs="David"/>
          <w:noProof/>
          <w:sz w:val="20"/>
        </w:rPr>
        <w:t>, vol. 15, no. 2, pp. 185–204, 2005.</w:t>
      </w:r>
    </w:p>
    <w:p w14:paraId="04C020F4"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9]</w:t>
      </w:r>
      <w:r w:rsidRPr="00900430">
        <w:rPr>
          <w:rFonts w:cs="David"/>
          <w:noProof/>
          <w:sz w:val="20"/>
        </w:rPr>
        <w:tab/>
        <w:t xml:space="preserve">F. Kizel </w:t>
      </w:r>
      <w:r w:rsidRPr="00900430">
        <w:rPr>
          <w:rFonts w:cs="David"/>
          <w:i/>
          <w:iCs/>
          <w:noProof/>
          <w:sz w:val="20"/>
        </w:rPr>
        <w:t>et al.</w:t>
      </w:r>
      <w:r w:rsidRPr="00900430">
        <w:rPr>
          <w:rFonts w:cs="David"/>
          <w:noProof/>
          <w:sz w:val="20"/>
        </w:rPr>
        <w:t xml:space="preserve">, </w:t>
      </w:r>
      <w:r w:rsidRPr="00900430">
        <w:rPr>
          <w:rFonts w:cs="David"/>
          <w:i/>
          <w:iCs/>
          <w:noProof/>
          <w:sz w:val="20"/>
        </w:rPr>
        <w:t>Node-to-node field calibration of wireless distributed air pollution sensor network</w:t>
      </w:r>
      <w:r w:rsidRPr="00900430">
        <w:rPr>
          <w:rFonts w:cs="David"/>
          <w:noProof/>
          <w:sz w:val="20"/>
        </w:rPr>
        <w:t>. Elsevier, 2017.</w:t>
      </w:r>
    </w:p>
    <w:p w14:paraId="59BCEBE8"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0]</w:t>
      </w:r>
      <w:r w:rsidRPr="00900430">
        <w:rPr>
          <w:rFonts w:cs="David"/>
          <w:noProof/>
          <w:sz w:val="20"/>
        </w:rPr>
        <w:tab/>
        <w:t xml:space="preserve">U. Lerner, T. Yacobi, I. Levy, S. A. Moltchanov, T. Cole-Hunter, and B. Fishbain, “The effect of ego-motion on environmental monitoring,” </w:t>
      </w:r>
      <w:r w:rsidRPr="00900430">
        <w:rPr>
          <w:rFonts w:cs="David"/>
          <w:i/>
          <w:iCs/>
          <w:noProof/>
          <w:sz w:val="20"/>
        </w:rPr>
        <w:t>Sci. Total Environ.</w:t>
      </w:r>
      <w:r w:rsidRPr="00900430">
        <w:rPr>
          <w:rFonts w:cs="David"/>
          <w:noProof/>
          <w:sz w:val="20"/>
        </w:rPr>
        <w:t>, vol. 533, pp. 8–16, 2015.</w:t>
      </w:r>
    </w:p>
    <w:p w14:paraId="3FB3171F"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1]</w:t>
      </w:r>
      <w:r w:rsidRPr="00900430">
        <w:rPr>
          <w:rFonts w:cs="David"/>
          <w:noProof/>
          <w:sz w:val="20"/>
        </w:rPr>
        <w:tab/>
        <w:t xml:space="preserve">S. Moltchanov, I. Levy, Y. Etzion, U. Lerner, D. M. Broday, and B. Fishbain, “On the feasibility of measuring urban air pollution by wireless distributed sensor networks,” </w:t>
      </w:r>
      <w:r w:rsidRPr="00900430">
        <w:rPr>
          <w:rFonts w:cs="David"/>
          <w:i/>
          <w:iCs/>
          <w:noProof/>
          <w:sz w:val="20"/>
        </w:rPr>
        <w:t>Sci. Total Environ.</w:t>
      </w:r>
      <w:r w:rsidRPr="00900430">
        <w:rPr>
          <w:rFonts w:cs="David"/>
          <w:noProof/>
          <w:sz w:val="20"/>
        </w:rPr>
        <w:t>, vol. 502, pp. 537–547, 2015.</w:t>
      </w:r>
    </w:p>
    <w:p w14:paraId="548AD30E"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2]</w:t>
      </w:r>
      <w:r w:rsidRPr="00900430">
        <w:rPr>
          <w:rFonts w:cs="David"/>
          <w:noProof/>
          <w:sz w:val="20"/>
        </w:rPr>
        <w:tab/>
        <w:t xml:space="preserve">A. Marjovi, A. Arfire, and A. Martinoli, “High Resolution Air Pollution Maps in Urban Environments Using Mobile Sensor Networks,” </w:t>
      </w:r>
      <w:r w:rsidRPr="00900430">
        <w:rPr>
          <w:rFonts w:cs="David"/>
          <w:i/>
          <w:iCs/>
          <w:noProof/>
          <w:sz w:val="20"/>
        </w:rPr>
        <w:t>2015 Int. Conf. Distrib. Comput. Sens. Syst.</w:t>
      </w:r>
      <w:r w:rsidRPr="00900430">
        <w:rPr>
          <w:rFonts w:cs="David"/>
          <w:noProof/>
          <w:sz w:val="20"/>
        </w:rPr>
        <w:t>, pp. 11–20, 2015.</w:t>
      </w:r>
    </w:p>
    <w:p w14:paraId="6CCFB545"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3]</w:t>
      </w:r>
      <w:r w:rsidRPr="00900430">
        <w:rPr>
          <w:rFonts w:cs="David"/>
          <w:noProof/>
          <w:sz w:val="20"/>
        </w:rPr>
        <w:tab/>
        <w:t xml:space="preserve">M. I. Mead </w:t>
      </w:r>
      <w:r w:rsidRPr="00900430">
        <w:rPr>
          <w:rFonts w:cs="David"/>
          <w:i/>
          <w:iCs/>
          <w:noProof/>
          <w:sz w:val="20"/>
        </w:rPr>
        <w:t>et al.</w:t>
      </w:r>
      <w:r w:rsidRPr="00900430">
        <w:rPr>
          <w:rFonts w:cs="David"/>
          <w:noProof/>
          <w:sz w:val="20"/>
        </w:rPr>
        <w:t xml:space="preserve">, “The use of electrochemical sensors for monitoring urban air quality in low-cost, high-density networks,” </w:t>
      </w:r>
      <w:r w:rsidRPr="00900430">
        <w:rPr>
          <w:rFonts w:cs="David"/>
          <w:i/>
          <w:iCs/>
          <w:noProof/>
          <w:sz w:val="20"/>
        </w:rPr>
        <w:t>Atmos. Environ.</w:t>
      </w:r>
      <w:r w:rsidRPr="00900430">
        <w:rPr>
          <w:rFonts w:cs="David"/>
          <w:noProof/>
          <w:sz w:val="20"/>
        </w:rPr>
        <w:t>, vol. 70, pp. 186–203, 2013.</w:t>
      </w:r>
    </w:p>
    <w:p w14:paraId="776A1B90"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4]</w:t>
      </w:r>
      <w:r w:rsidRPr="00900430">
        <w:rPr>
          <w:rFonts w:cs="David"/>
          <w:noProof/>
          <w:sz w:val="20"/>
        </w:rPr>
        <w:tab/>
        <w:t xml:space="preserve">Piedrahita </w:t>
      </w:r>
      <w:r w:rsidRPr="00900430">
        <w:rPr>
          <w:rFonts w:cs="David"/>
          <w:i/>
          <w:iCs/>
          <w:noProof/>
          <w:sz w:val="20"/>
        </w:rPr>
        <w:t>et al.</w:t>
      </w:r>
      <w:r w:rsidRPr="00900430">
        <w:rPr>
          <w:rFonts w:cs="David"/>
          <w:noProof/>
          <w:sz w:val="20"/>
        </w:rPr>
        <w:t xml:space="preserve">, “The next generation of low-cost personal air quality sensors for quantitative exposure monitoring,” </w:t>
      </w:r>
      <w:r w:rsidRPr="00900430">
        <w:rPr>
          <w:rFonts w:cs="David"/>
          <w:i/>
          <w:iCs/>
          <w:noProof/>
          <w:sz w:val="20"/>
        </w:rPr>
        <w:t>Atmos. Meas. Tech.</w:t>
      </w:r>
      <w:r w:rsidRPr="00900430">
        <w:rPr>
          <w:rFonts w:cs="David"/>
          <w:noProof/>
          <w:sz w:val="20"/>
        </w:rPr>
        <w:t>, vol. 7, no. 10, pp. 3325–3336, 2014.</w:t>
      </w:r>
    </w:p>
    <w:p w14:paraId="3CB05B20"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5]</w:t>
      </w:r>
      <w:r w:rsidRPr="00900430">
        <w:rPr>
          <w:rFonts w:cs="David"/>
          <w:noProof/>
          <w:sz w:val="20"/>
        </w:rPr>
        <w:tab/>
        <w:t xml:space="preserve">N. Castell </w:t>
      </w:r>
      <w:r w:rsidRPr="00900430">
        <w:rPr>
          <w:rFonts w:cs="David"/>
          <w:i/>
          <w:iCs/>
          <w:noProof/>
          <w:sz w:val="20"/>
        </w:rPr>
        <w:t>et al.</w:t>
      </w:r>
      <w:r w:rsidRPr="00900430">
        <w:rPr>
          <w:rFonts w:cs="David"/>
          <w:noProof/>
          <w:sz w:val="20"/>
        </w:rPr>
        <w:t xml:space="preserve">, “Can commercial low-cost sensor platforms contribute to air quality monitoring and exposure estimates?,” </w:t>
      </w:r>
      <w:r w:rsidRPr="00900430">
        <w:rPr>
          <w:rFonts w:cs="David"/>
          <w:i/>
          <w:iCs/>
          <w:noProof/>
          <w:sz w:val="20"/>
        </w:rPr>
        <w:t>Environ. Int.</w:t>
      </w:r>
      <w:r w:rsidRPr="00900430">
        <w:rPr>
          <w:rFonts w:cs="David"/>
          <w:noProof/>
          <w:sz w:val="20"/>
        </w:rPr>
        <w:t>, vol. 99, pp. 293–302, Feb. 2017.</w:t>
      </w:r>
    </w:p>
    <w:p w14:paraId="54A49F2F"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6]</w:t>
      </w:r>
      <w:r w:rsidRPr="00900430">
        <w:rPr>
          <w:rFonts w:cs="David"/>
          <w:noProof/>
          <w:sz w:val="20"/>
        </w:rPr>
        <w:tab/>
        <w:t>A. Nebenzal and B. Fishbain, “Hough-Transform-Based Interpolation Scheme for Generating Accurate Dense Spatial Maps of Air Pollutants from Sparse Sensing,” 2017, pp. 51–60.</w:t>
      </w:r>
    </w:p>
    <w:p w14:paraId="4A7BAFA1"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7]</w:t>
      </w:r>
      <w:r w:rsidRPr="00900430">
        <w:rPr>
          <w:rFonts w:cs="David"/>
          <w:noProof/>
          <w:sz w:val="20"/>
        </w:rPr>
        <w:tab/>
        <w:t xml:space="preserve">P. H. Ryan and G. K. LeMasters, “A Review of Land-use Regression Models for Characterizing Intraurban Air Pollution Exposure,” </w:t>
      </w:r>
      <w:r w:rsidRPr="00900430">
        <w:rPr>
          <w:rFonts w:cs="David"/>
          <w:i/>
          <w:iCs/>
          <w:noProof/>
          <w:sz w:val="20"/>
        </w:rPr>
        <w:t>Inhal. Toxicol.</w:t>
      </w:r>
      <w:r w:rsidRPr="00900430">
        <w:rPr>
          <w:rFonts w:cs="David"/>
          <w:noProof/>
          <w:sz w:val="20"/>
        </w:rPr>
        <w:t>, vol. 19, no. sup1, pp. 127–133, Jan. 2007.</w:t>
      </w:r>
    </w:p>
    <w:p w14:paraId="060DA05D"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8]</w:t>
      </w:r>
      <w:r w:rsidRPr="00900430">
        <w:rPr>
          <w:rFonts w:cs="David"/>
          <w:noProof/>
          <w:sz w:val="20"/>
        </w:rPr>
        <w:tab/>
        <w:t xml:space="preserve">J. M. Stockie, “The Mathematics of Atmospheric Dispersion Modeling,” </w:t>
      </w:r>
      <w:r w:rsidRPr="00900430">
        <w:rPr>
          <w:rFonts w:cs="David"/>
          <w:i/>
          <w:iCs/>
          <w:noProof/>
          <w:sz w:val="20"/>
        </w:rPr>
        <w:t>SIAM Rev.</w:t>
      </w:r>
      <w:r w:rsidRPr="00900430">
        <w:rPr>
          <w:rFonts w:cs="David"/>
          <w:noProof/>
          <w:sz w:val="20"/>
        </w:rPr>
        <w:t>, vol. 53, no. 2, pp. 349–372, 2011.</w:t>
      </w:r>
    </w:p>
    <w:p w14:paraId="53CDC056"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19]</w:t>
      </w:r>
      <w:r w:rsidRPr="00900430">
        <w:rPr>
          <w:rFonts w:cs="David"/>
          <w:noProof/>
          <w:sz w:val="20"/>
        </w:rPr>
        <w:tab/>
        <w:t xml:space="preserve">A. F. Stein, V. Isakov, J. Godowitch, and R. R. Draxler, “A hybrid modeling approach to resolve pollutant concentrations in an urban area,” </w:t>
      </w:r>
      <w:r w:rsidRPr="00900430">
        <w:rPr>
          <w:rFonts w:cs="David"/>
          <w:i/>
          <w:iCs/>
          <w:noProof/>
          <w:sz w:val="20"/>
        </w:rPr>
        <w:t>Atmos. Environ.</w:t>
      </w:r>
      <w:r w:rsidRPr="00900430">
        <w:rPr>
          <w:rFonts w:cs="David"/>
          <w:noProof/>
          <w:sz w:val="20"/>
        </w:rPr>
        <w:t>, vol. 41, no. 40, pp. 9410–9426, 2007.</w:t>
      </w:r>
    </w:p>
    <w:p w14:paraId="1758980F"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0]</w:t>
      </w:r>
      <w:r w:rsidRPr="00900430">
        <w:rPr>
          <w:rFonts w:cs="David"/>
          <w:noProof/>
          <w:sz w:val="20"/>
        </w:rPr>
        <w:tab/>
        <w:t xml:space="preserve">R. L. Burritt and C. Saka, “Quality of physical environmental management accounting information, Lessons from Pollutant Release and Transfer Registers,” </w:t>
      </w:r>
      <w:r w:rsidRPr="00900430">
        <w:rPr>
          <w:rFonts w:cs="David"/>
          <w:i/>
          <w:iCs/>
          <w:noProof/>
          <w:sz w:val="20"/>
        </w:rPr>
        <w:t>Sustain. Account. Report.</w:t>
      </w:r>
      <w:r w:rsidRPr="00900430">
        <w:rPr>
          <w:rFonts w:cs="David"/>
          <w:noProof/>
          <w:sz w:val="20"/>
        </w:rPr>
        <w:t>, pp. 373–407, 2006.</w:t>
      </w:r>
    </w:p>
    <w:p w14:paraId="3CCE31BE"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1]</w:t>
      </w:r>
      <w:r w:rsidRPr="00900430">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900430">
        <w:rPr>
          <w:rFonts w:cs="David"/>
          <w:i/>
          <w:iCs/>
          <w:noProof/>
          <w:sz w:val="20"/>
        </w:rPr>
        <w:t>Risk Anal.</w:t>
      </w:r>
      <w:r w:rsidRPr="00900430">
        <w:rPr>
          <w:rFonts w:cs="David"/>
          <w:noProof/>
          <w:sz w:val="20"/>
        </w:rPr>
        <w:t>, vol. 27, no. 1, pp. 203–223, Feb. 2007.</w:t>
      </w:r>
    </w:p>
    <w:p w14:paraId="4D572C00"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2]</w:t>
      </w:r>
      <w:r w:rsidRPr="00900430">
        <w:rPr>
          <w:rFonts w:cs="David"/>
          <w:noProof/>
          <w:sz w:val="20"/>
        </w:rPr>
        <w:tab/>
        <w:t xml:space="preserve">R. Sullivan and A. Gouldson, “Pollutant release and transfer registers: examining the value of government-led reporting on corporate environmental performance,” </w:t>
      </w:r>
      <w:r w:rsidRPr="00900430">
        <w:rPr>
          <w:rFonts w:cs="David"/>
          <w:i/>
          <w:iCs/>
          <w:noProof/>
          <w:sz w:val="20"/>
        </w:rPr>
        <w:t>Corp. Soc. Responsib. Environ. Manag.</w:t>
      </w:r>
      <w:r w:rsidRPr="00900430">
        <w:rPr>
          <w:rFonts w:cs="David"/>
          <w:noProof/>
          <w:sz w:val="20"/>
        </w:rPr>
        <w:t>, vol. 14, no. 5, pp. 263–273, Dec. 2007.</w:t>
      </w:r>
    </w:p>
    <w:p w14:paraId="243FDE02"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3]</w:t>
      </w:r>
      <w:r w:rsidRPr="00900430">
        <w:rPr>
          <w:rFonts w:cs="David"/>
          <w:noProof/>
          <w:sz w:val="20"/>
        </w:rPr>
        <w:tab/>
        <w:t xml:space="preserve">M. Hutchinson, H. Oh, and W. H. Chen, “A review of source term estimation methods for atmospheric dispersion events using static or mobile sensors,” </w:t>
      </w:r>
      <w:r w:rsidRPr="00900430">
        <w:rPr>
          <w:rFonts w:cs="David"/>
          <w:i/>
          <w:iCs/>
          <w:noProof/>
          <w:sz w:val="20"/>
        </w:rPr>
        <w:t>Inf. Fusion</w:t>
      </w:r>
      <w:r w:rsidRPr="00900430">
        <w:rPr>
          <w:rFonts w:cs="David"/>
          <w:noProof/>
          <w:sz w:val="20"/>
        </w:rPr>
        <w:t>, vol. 36, pp. 130–148, 2017.</w:t>
      </w:r>
    </w:p>
    <w:p w14:paraId="4134BCAE"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4]</w:t>
      </w:r>
      <w:r w:rsidRPr="00900430">
        <w:rPr>
          <w:rFonts w:cs="David"/>
          <w:noProof/>
          <w:sz w:val="20"/>
        </w:rPr>
        <w:tab/>
        <w:t xml:space="preserve">A. Nebenzal and B. Fishbain, “Hough-based Interpolation Scheme for Generating Accurate Dense Spatial Maps of Air Pollutants from Sparse Sensing,” </w:t>
      </w:r>
      <w:r w:rsidRPr="00900430">
        <w:rPr>
          <w:rFonts w:cs="David"/>
          <w:i/>
          <w:iCs/>
          <w:noProof/>
          <w:sz w:val="20"/>
        </w:rPr>
        <w:t>Int. Fed. Inf. Process. Adv. Inf. Commun. Technol.</w:t>
      </w:r>
      <w:r w:rsidRPr="00900430">
        <w:rPr>
          <w:rFonts w:cs="David"/>
          <w:noProof/>
          <w:sz w:val="20"/>
        </w:rPr>
        <w:t>, vol. 507, pp. 51–60, 2018.</w:t>
      </w:r>
    </w:p>
    <w:p w14:paraId="1F3743C4"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5]</w:t>
      </w:r>
      <w:r w:rsidRPr="00900430">
        <w:rPr>
          <w:rFonts w:cs="David"/>
          <w:noProof/>
          <w:sz w:val="20"/>
        </w:rPr>
        <w:tab/>
        <w:t xml:space="preserve">P. S. Kanaroglou </w:t>
      </w:r>
      <w:r w:rsidRPr="00900430">
        <w:rPr>
          <w:rFonts w:cs="David"/>
          <w:i/>
          <w:iCs/>
          <w:noProof/>
          <w:sz w:val="20"/>
        </w:rPr>
        <w:t>et al.</w:t>
      </w:r>
      <w:r w:rsidRPr="00900430">
        <w:rPr>
          <w:rFonts w:cs="David"/>
          <w:noProof/>
          <w:sz w:val="20"/>
        </w:rPr>
        <w:t xml:space="preserve">, “Establishing an air pollution monitoring network for intra-urban population exposure assessment: A location-allocation approach,” </w:t>
      </w:r>
      <w:r w:rsidRPr="00900430">
        <w:rPr>
          <w:rFonts w:cs="David"/>
          <w:i/>
          <w:iCs/>
          <w:noProof/>
          <w:sz w:val="20"/>
        </w:rPr>
        <w:t>Atmos. Environ.</w:t>
      </w:r>
      <w:r w:rsidRPr="00900430">
        <w:rPr>
          <w:rFonts w:cs="David"/>
          <w:noProof/>
          <w:sz w:val="20"/>
        </w:rPr>
        <w:t>, vol. 39, no. 13, pp. 2399–2409, 2005.</w:t>
      </w:r>
    </w:p>
    <w:p w14:paraId="262F86E7"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6]</w:t>
      </w:r>
      <w:r w:rsidRPr="00900430">
        <w:rPr>
          <w:rFonts w:cs="David"/>
          <w:noProof/>
          <w:sz w:val="20"/>
        </w:rPr>
        <w:tab/>
        <w:t xml:space="preserve">B. Liu, O. Dousse, P. Nain, and D. Towsley, “Dynamic coverage of mobile sensor networks,” </w:t>
      </w:r>
      <w:r w:rsidRPr="00900430">
        <w:rPr>
          <w:rFonts w:cs="David"/>
          <w:i/>
          <w:iCs/>
          <w:noProof/>
          <w:sz w:val="20"/>
        </w:rPr>
        <w:t>IEEE Trans. Parallel Distrib. Syst.</w:t>
      </w:r>
      <w:r w:rsidRPr="00900430">
        <w:rPr>
          <w:rFonts w:cs="David"/>
          <w:noProof/>
          <w:sz w:val="20"/>
        </w:rPr>
        <w:t>, vol. 24, no. 2, pp. 301–311, 2013.</w:t>
      </w:r>
    </w:p>
    <w:p w14:paraId="08571773"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7]</w:t>
      </w:r>
      <w:r w:rsidRPr="00900430">
        <w:rPr>
          <w:rFonts w:cs="David"/>
          <w:noProof/>
          <w:sz w:val="20"/>
        </w:rPr>
        <w:tab/>
        <w:t xml:space="preserve">Q. Zhao and A. Swami, “Coverage and Connectivity in Wireless Sensor Networks,” </w:t>
      </w:r>
      <w:r w:rsidRPr="00900430">
        <w:rPr>
          <w:rFonts w:cs="David"/>
          <w:i/>
          <w:iCs/>
          <w:noProof/>
          <w:sz w:val="20"/>
        </w:rPr>
        <w:t>Adapt. Cross Layer Des. Wirel. Networks</w:t>
      </w:r>
      <w:r w:rsidRPr="00900430">
        <w:rPr>
          <w:rFonts w:cs="David"/>
          <w:noProof/>
          <w:sz w:val="20"/>
        </w:rPr>
        <w:t>, pp. 301–323, 2010.</w:t>
      </w:r>
    </w:p>
    <w:p w14:paraId="102B4DDA"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8]</w:t>
      </w:r>
      <w:r w:rsidRPr="00900430">
        <w:rPr>
          <w:rFonts w:cs="David"/>
          <w:noProof/>
          <w:sz w:val="20"/>
        </w:rPr>
        <w:tab/>
        <w:t xml:space="preserve">H. Zhang and C. Liu, “A Review on Node Deployment of Wireless Sensor Network,” </w:t>
      </w:r>
      <w:r w:rsidRPr="00900430">
        <w:rPr>
          <w:rFonts w:cs="David"/>
          <w:i/>
          <w:iCs/>
          <w:noProof/>
          <w:sz w:val="20"/>
        </w:rPr>
        <w:t>IJCSI Int. J. Comput. Sci. Issues</w:t>
      </w:r>
      <w:r w:rsidRPr="00900430">
        <w:rPr>
          <w:rFonts w:cs="David"/>
          <w:noProof/>
          <w:sz w:val="20"/>
        </w:rPr>
        <w:t>, vol. 9, no. 6, pp. 378–383, 2012.</w:t>
      </w:r>
    </w:p>
    <w:p w14:paraId="68566B13"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29]</w:t>
      </w:r>
      <w:r w:rsidRPr="00900430">
        <w:rPr>
          <w:rFonts w:cs="David"/>
          <w:noProof/>
          <w:sz w:val="20"/>
        </w:rPr>
        <w:tab/>
        <w:t xml:space="preserve">B. Fishbain </w:t>
      </w:r>
      <w:r w:rsidRPr="00900430">
        <w:rPr>
          <w:rFonts w:cs="David"/>
          <w:i/>
          <w:iCs/>
          <w:noProof/>
          <w:sz w:val="20"/>
        </w:rPr>
        <w:t>et al.</w:t>
      </w:r>
      <w:r w:rsidRPr="00900430">
        <w:rPr>
          <w:rFonts w:cs="David"/>
          <w:noProof/>
          <w:sz w:val="20"/>
        </w:rPr>
        <w:t xml:space="preserve">, “An evaluation tool kit of air quality micro-sensing units,” </w:t>
      </w:r>
      <w:r w:rsidRPr="00900430">
        <w:rPr>
          <w:rFonts w:cs="David"/>
          <w:i/>
          <w:iCs/>
          <w:noProof/>
          <w:sz w:val="20"/>
        </w:rPr>
        <w:t>Sci. Total Environ.</w:t>
      </w:r>
      <w:r w:rsidRPr="00900430">
        <w:rPr>
          <w:rFonts w:cs="David"/>
          <w:noProof/>
          <w:sz w:val="20"/>
        </w:rPr>
        <w:t>, vol. 575, pp. 639–648, Jan. 2017.</w:t>
      </w:r>
    </w:p>
    <w:p w14:paraId="5656B1A9"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0]</w:t>
      </w:r>
      <w:r w:rsidRPr="00900430">
        <w:rPr>
          <w:rFonts w:cs="David"/>
          <w:noProof/>
          <w:sz w:val="20"/>
        </w:rPr>
        <w:tab/>
        <w:t xml:space="preserve">U. Lerner, O. Hirshfeld, and B. Fishbain, “Optimal Deployment of a Heterogeneous Environmental Sensor Network,” </w:t>
      </w:r>
      <w:r w:rsidRPr="00900430">
        <w:rPr>
          <w:rFonts w:cs="David"/>
          <w:i/>
          <w:iCs/>
          <w:noProof/>
          <w:sz w:val="20"/>
        </w:rPr>
        <w:t>Jorunal Environ. Informatics</w:t>
      </w:r>
      <w:r w:rsidRPr="00900430">
        <w:rPr>
          <w:rFonts w:cs="David"/>
          <w:noProof/>
          <w:sz w:val="20"/>
        </w:rPr>
        <w:t>, 2018.</w:t>
      </w:r>
    </w:p>
    <w:p w14:paraId="56EA809A"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1]</w:t>
      </w:r>
      <w:r w:rsidRPr="00900430">
        <w:rPr>
          <w:rFonts w:cs="David"/>
          <w:noProof/>
          <w:sz w:val="20"/>
        </w:rPr>
        <w:tab/>
        <w:t xml:space="preserve">B. Carter and R. Ragade, “A probabilistic model for the deployment of sensors,” in </w:t>
      </w:r>
      <w:r w:rsidRPr="00900430">
        <w:rPr>
          <w:rFonts w:cs="David"/>
          <w:i/>
          <w:iCs/>
          <w:noProof/>
          <w:sz w:val="20"/>
        </w:rPr>
        <w:t>Sensors Applications Symposium, 2009. SAS 2009. IEEE</w:t>
      </w:r>
      <w:r w:rsidRPr="00900430">
        <w:rPr>
          <w:rFonts w:cs="David"/>
          <w:noProof/>
          <w:sz w:val="20"/>
        </w:rPr>
        <w:t>, 2009, pp. 7–12.</w:t>
      </w:r>
    </w:p>
    <w:p w14:paraId="7D547679"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2]</w:t>
      </w:r>
      <w:r w:rsidRPr="00900430">
        <w:rPr>
          <w:rFonts w:cs="David"/>
          <w:noProof/>
          <w:sz w:val="20"/>
        </w:rPr>
        <w:tab/>
        <w:t xml:space="preserve">A. Boubrima, W. Bechkit, and H. Rivano, “Optimal WSN Deployment Models for Air Pollution Monitoring,” </w:t>
      </w:r>
      <w:r w:rsidRPr="00900430">
        <w:rPr>
          <w:rFonts w:cs="David"/>
          <w:i/>
          <w:iCs/>
          <w:noProof/>
          <w:sz w:val="20"/>
        </w:rPr>
        <w:t>IEEE Trans. Wirel. Commun.</w:t>
      </w:r>
      <w:r w:rsidRPr="00900430">
        <w:rPr>
          <w:rFonts w:cs="David"/>
          <w:noProof/>
          <w:sz w:val="20"/>
        </w:rPr>
        <w:t>, vol. 16, no. 5, pp. 2723–2735, 2017.</w:t>
      </w:r>
    </w:p>
    <w:p w14:paraId="2C51FAB1"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3]</w:t>
      </w:r>
      <w:r w:rsidRPr="00900430">
        <w:rPr>
          <w:rFonts w:cs="David"/>
          <w:noProof/>
          <w:sz w:val="20"/>
        </w:rPr>
        <w:tab/>
        <w:t xml:space="preserve">A. Boubrima, W. Bechkit, H. Rivano, and L. Soulhac, “Leveraging the potential of WSN for an efficient </w:t>
      </w:r>
      <w:r w:rsidRPr="00900430">
        <w:rPr>
          <w:rFonts w:cs="David"/>
          <w:noProof/>
          <w:sz w:val="20"/>
        </w:rPr>
        <w:lastRenderedPageBreak/>
        <w:t xml:space="preserve">correction of air pollution fine-grained simulations,” </w:t>
      </w:r>
      <w:r w:rsidRPr="00900430">
        <w:rPr>
          <w:rFonts w:cs="David"/>
          <w:i/>
          <w:iCs/>
          <w:noProof/>
          <w:sz w:val="20"/>
        </w:rPr>
        <w:t>Proc. - Int. Conf. Comput. Commun. Networks, ICCCN</w:t>
      </w:r>
      <w:r w:rsidRPr="00900430">
        <w:rPr>
          <w:rFonts w:cs="David"/>
          <w:noProof/>
          <w:sz w:val="20"/>
        </w:rPr>
        <w:t>, vol. 2018-July, 2018.</w:t>
      </w:r>
    </w:p>
    <w:p w14:paraId="600B2028"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4]</w:t>
      </w:r>
      <w:r w:rsidRPr="00900430">
        <w:rPr>
          <w:rFonts w:cs="David"/>
          <w:noProof/>
          <w:sz w:val="20"/>
        </w:rPr>
        <w:tab/>
        <w:t xml:space="preserve">J. D. Berman, L. Jin, M. L. Bell, and F. C. Curriero, “Developing a geostatistical simulation method to inform the quantity and placement of new monitors for a follow-up air sampling campaign,” </w:t>
      </w:r>
      <w:r w:rsidRPr="00900430">
        <w:rPr>
          <w:rFonts w:cs="David"/>
          <w:i/>
          <w:iCs/>
          <w:noProof/>
          <w:sz w:val="20"/>
        </w:rPr>
        <w:t>J. Expo. Sci. Environ. Epidemiol.</w:t>
      </w:r>
      <w:r w:rsidRPr="00900430">
        <w:rPr>
          <w:rFonts w:cs="David"/>
          <w:noProof/>
          <w:sz w:val="20"/>
        </w:rPr>
        <w:t>, vol. 29, no. 2, pp. 248–257, 2019.</w:t>
      </w:r>
    </w:p>
    <w:p w14:paraId="25DD7FCA"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5]</w:t>
      </w:r>
      <w:r w:rsidRPr="00900430">
        <w:rPr>
          <w:rFonts w:cs="David"/>
          <w:noProof/>
          <w:sz w:val="20"/>
        </w:rPr>
        <w:tab/>
        <w:t xml:space="preserve">R. Berkowicz, M. Winther, and M. Ketzel, “Traffic pollution modelling and emission data,” </w:t>
      </w:r>
      <w:r w:rsidRPr="00900430">
        <w:rPr>
          <w:rFonts w:cs="David"/>
          <w:i/>
          <w:iCs/>
          <w:noProof/>
          <w:sz w:val="20"/>
        </w:rPr>
        <w:t>Environ. Model. Softw.</w:t>
      </w:r>
      <w:r w:rsidRPr="00900430">
        <w:rPr>
          <w:rFonts w:cs="David"/>
          <w:noProof/>
          <w:sz w:val="20"/>
        </w:rPr>
        <w:t>, vol. 21, no. 4, pp. 454–460, Apr. 2006.</w:t>
      </w:r>
    </w:p>
    <w:p w14:paraId="3D7C3961"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6]</w:t>
      </w:r>
      <w:r w:rsidRPr="00900430">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900430">
        <w:rPr>
          <w:rFonts w:cs="David"/>
          <w:i/>
          <w:iCs/>
          <w:noProof/>
          <w:sz w:val="20"/>
        </w:rPr>
        <w:t>J. Environ. Monit.</w:t>
      </w:r>
      <w:r w:rsidRPr="00900430">
        <w:rPr>
          <w:rFonts w:cs="David"/>
          <w:noProof/>
          <w:sz w:val="20"/>
        </w:rPr>
        <w:t>, vol. 8, no. 1, pp. 161–166, 2006.</w:t>
      </w:r>
    </w:p>
    <w:p w14:paraId="61B225A3"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7]</w:t>
      </w:r>
      <w:r w:rsidRPr="00900430">
        <w:rPr>
          <w:rFonts w:cs="David"/>
          <w:noProof/>
          <w:sz w:val="20"/>
        </w:rPr>
        <w:tab/>
        <w:t xml:space="preserve">K. Chakrabarty, S. S. Iyengar, H. Qi, and E. Cho, “Grid coverage for surveillance and target location in distributed sensor networks,” </w:t>
      </w:r>
      <w:r w:rsidRPr="00900430">
        <w:rPr>
          <w:rFonts w:cs="David"/>
          <w:i/>
          <w:iCs/>
          <w:noProof/>
          <w:sz w:val="20"/>
        </w:rPr>
        <w:t>IEEE Trans. Comput.</w:t>
      </w:r>
      <w:r w:rsidRPr="00900430">
        <w:rPr>
          <w:rFonts w:cs="David"/>
          <w:noProof/>
          <w:sz w:val="20"/>
        </w:rPr>
        <w:t>, vol. 51, no. 12, pp. 1448–1453, 2002.</w:t>
      </w:r>
    </w:p>
    <w:p w14:paraId="0A5AD188"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8]</w:t>
      </w:r>
      <w:r w:rsidRPr="00900430">
        <w:rPr>
          <w:rFonts w:cs="David"/>
          <w:noProof/>
          <w:sz w:val="20"/>
        </w:rPr>
        <w:tab/>
        <w:t xml:space="preserve">I. K. Altinel, N. Aras, E. Güney, and C. Ersoy, “Binary integer programming formulation and heuristics for differentiated coverage in heterogeneous sensor networks,” </w:t>
      </w:r>
      <w:r w:rsidRPr="00900430">
        <w:rPr>
          <w:rFonts w:cs="David"/>
          <w:i/>
          <w:iCs/>
          <w:noProof/>
          <w:sz w:val="20"/>
        </w:rPr>
        <w:t>Comput. Networks</w:t>
      </w:r>
      <w:r w:rsidRPr="00900430">
        <w:rPr>
          <w:rFonts w:cs="David"/>
          <w:noProof/>
          <w:sz w:val="20"/>
        </w:rPr>
        <w:t>, vol. 52, no. 12, pp. 2419–2431, 2008.</w:t>
      </w:r>
    </w:p>
    <w:p w14:paraId="592516C9"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39]</w:t>
      </w:r>
      <w:r w:rsidRPr="00900430">
        <w:rPr>
          <w:rFonts w:cs="David"/>
          <w:noProof/>
          <w:sz w:val="20"/>
        </w:rPr>
        <w:tab/>
        <w:t xml:space="preserve">Y. Kuroki, G. S. Young, and S. E. Haupt, “UAV navigation by an expert system for contaminant mapping with a genetic algorithm,” </w:t>
      </w:r>
      <w:r w:rsidRPr="00900430">
        <w:rPr>
          <w:rFonts w:cs="David"/>
          <w:i/>
          <w:iCs/>
          <w:noProof/>
          <w:sz w:val="20"/>
        </w:rPr>
        <w:t>Expert Syst. Appl.</w:t>
      </w:r>
      <w:r w:rsidRPr="00900430">
        <w:rPr>
          <w:rFonts w:cs="David"/>
          <w:noProof/>
          <w:sz w:val="20"/>
        </w:rPr>
        <w:t>, vol. 37, no. 6, pp. 4687–4697, 2010.</w:t>
      </w:r>
    </w:p>
    <w:p w14:paraId="7EE808B0"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0]</w:t>
      </w:r>
      <w:r w:rsidRPr="00900430">
        <w:rPr>
          <w:rFonts w:cs="David"/>
          <w:noProof/>
          <w:sz w:val="20"/>
        </w:rPr>
        <w:tab/>
        <w:t xml:space="preserve">A. Belkhiri, W. Bechkit, H. Rivano, and M. Koudil, “Context aware MWSN optimal redeployment strategies for air pollution timely monitoring,” </w:t>
      </w:r>
      <w:r w:rsidRPr="00900430">
        <w:rPr>
          <w:rFonts w:cs="David"/>
          <w:i/>
          <w:iCs/>
          <w:noProof/>
          <w:sz w:val="20"/>
        </w:rPr>
        <w:t>IEEE Int. Conf. Commun.</w:t>
      </w:r>
      <w:r w:rsidRPr="00900430">
        <w:rPr>
          <w:rFonts w:cs="David"/>
          <w:noProof/>
          <w:sz w:val="20"/>
        </w:rPr>
        <w:t>, vol. 2018-May, 2018.</w:t>
      </w:r>
    </w:p>
    <w:p w14:paraId="26A248D1"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1]</w:t>
      </w:r>
      <w:r w:rsidRPr="00900430">
        <w:rPr>
          <w:rFonts w:cs="David"/>
          <w:noProof/>
          <w:sz w:val="20"/>
        </w:rPr>
        <w:tab/>
        <w:t xml:space="preserve">H. Kellerer, U. Pferschy, and D. Pisinger, </w:t>
      </w:r>
      <w:r w:rsidRPr="00900430">
        <w:rPr>
          <w:rFonts w:cs="David"/>
          <w:i/>
          <w:iCs/>
          <w:noProof/>
          <w:sz w:val="20"/>
        </w:rPr>
        <w:t>Knapsack Problems</w:t>
      </w:r>
      <w:r w:rsidRPr="00900430">
        <w:rPr>
          <w:rFonts w:cs="David"/>
          <w:noProof/>
          <w:sz w:val="20"/>
        </w:rPr>
        <w:t>. Springer, 2004.</w:t>
      </w:r>
    </w:p>
    <w:p w14:paraId="3AD03D96"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2]</w:t>
      </w:r>
      <w:r w:rsidRPr="00900430">
        <w:rPr>
          <w:rFonts w:cs="David"/>
          <w:noProof/>
          <w:sz w:val="20"/>
        </w:rPr>
        <w:tab/>
        <w:t xml:space="preserve">R. M. Karp, “Reducibility among combinatorial problems,” in </w:t>
      </w:r>
      <w:r w:rsidRPr="00900430">
        <w:rPr>
          <w:rFonts w:cs="David"/>
          <w:i/>
          <w:iCs/>
          <w:noProof/>
          <w:sz w:val="20"/>
        </w:rPr>
        <w:t>Complexity of computer computations</w:t>
      </w:r>
      <w:r w:rsidRPr="00900430">
        <w:rPr>
          <w:rFonts w:cs="David"/>
          <w:noProof/>
          <w:sz w:val="20"/>
        </w:rPr>
        <w:t>, Springer, 1972, pp. 85–103.</w:t>
      </w:r>
    </w:p>
    <w:p w14:paraId="61D77E27"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3]</w:t>
      </w:r>
      <w:r w:rsidRPr="00900430">
        <w:rPr>
          <w:rFonts w:cs="David"/>
          <w:noProof/>
          <w:sz w:val="20"/>
        </w:rPr>
        <w:tab/>
        <w:t xml:space="preserve">A. E. Eiben and J. E. Smith, </w:t>
      </w:r>
      <w:r w:rsidRPr="00900430">
        <w:rPr>
          <w:rFonts w:cs="David"/>
          <w:i/>
          <w:iCs/>
          <w:noProof/>
          <w:sz w:val="20"/>
        </w:rPr>
        <w:t>Introduction to evolutionary computing</w:t>
      </w:r>
      <w:r w:rsidRPr="00900430">
        <w:rPr>
          <w:rFonts w:cs="David"/>
          <w:noProof/>
          <w:sz w:val="20"/>
        </w:rPr>
        <w:t>, 2nd Editio., vol. 53. Springer, 2007.</w:t>
      </w:r>
    </w:p>
    <w:p w14:paraId="230F9621"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4]</w:t>
      </w:r>
      <w:r w:rsidRPr="00900430">
        <w:rPr>
          <w:rFonts w:cs="David"/>
          <w:noProof/>
          <w:sz w:val="20"/>
        </w:rPr>
        <w:tab/>
        <w:t xml:space="preserve">G. O. Concepts, </w:t>
      </w:r>
      <w:r w:rsidRPr="00900430">
        <w:rPr>
          <w:rFonts w:cs="David"/>
          <w:i/>
          <w:iCs/>
          <w:noProof/>
          <w:sz w:val="20"/>
        </w:rPr>
        <w:t>Introduction to Optimum Design, Chapter 16 -Global Optimization Concepts and Methods</w:t>
      </w:r>
      <w:r w:rsidRPr="00900430">
        <w:rPr>
          <w:rFonts w:cs="David"/>
          <w:noProof/>
          <w:sz w:val="20"/>
        </w:rPr>
        <w:t>, Fourth Edi. Elsevier Inc., 2017.</w:t>
      </w:r>
    </w:p>
    <w:p w14:paraId="27FF4269"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5]</w:t>
      </w:r>
      <w:r w:rsidRPr="00900430">
        <w:rPr>
          <w:rFonts w:cs="David"/>
          <w:noProof/>
          <w:sz w:val="20"/>
        </w:rPr>
        <w:tab/>
        <w:t xml:space="preserve">S. E. Haupt, G. S. Young, and C. T. Allen, “A genetic algorithm method to assimilate sensor data for a toxic contaminant release,” </w:t>
      </w:r>
      <w:r w:rsidRPr="00900430">
        <w:rPr>
          <w:rFonts w:cs="David"/>
          <w:i/>
          <w:iCs/>
          <w:noProof/>
          <w:sz w:val="20"/>
        </w:rPr>
        <w:t>J. Comput.</w:t>
      </w:r>
      <w:r w:rsidRPr="00900430">
        <w:rPr>
          <w:rFonts w:cs="David"/>
          <w:noProof/>
          <w:sz w:val="20"/>
        </w:rPr>
        <w:t>, vol. 2, no. 6, pp. 85–93, 2007.</w:t>
      </w:r>
    </w:p>
    <w:p w14:paraId="06A3887F"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6]</w:t>
      </w:r>
      <w:r w:rsidRPr="00900430">
        <w:rPr>
          <w:rFonts w:cs="David"/>
          <w:noProof/>
          <w:sz w:val="20"/>
        </w:rPr>
        <w:tab/>
        <w:t xml:space="preserve">J. H. Holland, </w:t>
      </w:r>
      <w:r w:rsidRPr="00900430">
        <w:rPr>
          <w:rFonts w:cs="David"/>
          <w:i/>
          <w:iCs/>
          <w:noProof/>
          <w:sz w:val="20"/>
        </w:rPr>
        <w:t>Adaptation in natural and artificial systems: an introductory analysis with applications to biology, control, and artificial intelligence</w:t>
      </w:r>
      <w:r w:rsidRPr="00900430">
        <w:rPr>
          <w:rFonts w:cs="David"/>
          <w:noProof/>
          <w:sz w:val="20"/>
        </w:rPr>
        <w:t>. MIT press, 1992.</w:t>
      </w:r>
    </w:p>
    <w:p w14:paraId="4AB81527"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7]</w:t>
      </w:r>
      <w:r w:rsidRPr="00900430">
        <w:rPr>
          <w:rFonts w:cs="David"/>
          <w:noProof/>
          <w:sz w:val="20"/>
        </w:rPr>
        <w:tab/>
        <w:t xml:space="preserve">R. Ramadan, H. El-Rewini, and K. Abdelghany, “Optimal and approximate approaches for deployment of heterogeneous sensing devices,” </w:t>
      </w:r>
      <w:r w:rsidRPr="00900430">
        <w:rPr>
          <w:rFonts w:cs="David"/>
          <w:i/>
          <w:iCs/>
          <w:noProof/>
          <w:sz w:val="20"/>
        </w:rPr>
        <w:t>Eurasip J. Wirel. Commun. Netw.</w:t>
      </w:r>
      <w:r w:rsidRPr="00900430">
        <w:rPr>
          <w:rFonts w:cs="David"/>
          <w:noProof/>
          <w:sz w:val="20"/>
        </w:rPr>
        <w:t>, vol. 2007, 2007.</w:t>
      </w:r>
    </w:p>
    <w:p w14:paraId="131048AC"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8]</w:t>
      </w:r>
      <w:r w:rsidRPr="00900430">
        <w:rPr>
          <w:rFonts w:cs="David"/>
          <w:noProof/>
          <w:sz w:val="20"/>
        </w:rPr>
        <w:tab/>
        <w:t xml:space="preserve">S. E. Haupt, G. S. Young, and C. T. Allen, “Validation of a receptor-dispersion model coupled with a genetic algorithm using synthetic data,” </w:t>
      </w:r>
      <w:r w:rsidRPr="00900430">
        <w:rPr>
          <w:rFonts w:cs="David"/>
          <w:i/>
          <w:iCs/>
          <w:noProof/>
          <w:sz w:val="20"/>
        </w:rPr>
        <w:t>J. Appl. Meteorol. Climatol.</w:t>
      </w:r>
      <w:r w:rsidRPr="00900430">
        <w:rPr>
          <w:rFonts w:cs="David"/>
          <w:noProof/>
          <w:sz w:val="20"/>
        </w:rPr>
        <w:t>, vol. 45, no. 3, pp. 476–490, 2006.</w:t>
      </w:r>
    </w:p>
    <w:p w14:paraId="72C0973E"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49]</w:t>
      </w:r>
      <w:r w:rsidRPr="00900430">
        <w:rPr>
          <w:rFonts w:cs="David"/>
          <w:noProof/>
          <w:sz w:val="20"/>
        </w:rPr>
        <w:tab/>
        <w:t xml:space="preserve">S. E. Haupt, “A demonstration of coupled receptor/dispersion modeling with a genetic algorithm,” </w:t>
      </w:r>
      <w:r w:rsidRPr="00900430">
        <w:rPr>
          <w:rFonts w:cs="David"/>
          <w:i/>
          <w:iCs/>
          <w:noProof/>
          <w:sz w:val="20"/>
        </w:rPr>
        <w:t>Atmos. Environ.</w:t>
      </w:r>
      <w:r w:rsidRPr="00900430">
        <w:rPr>
          <w:rFonts w:cs="David"/>
          <w:noProof/>
          <w:sz w:val="20"/>
        </w:rPr>
        <w:t>, vol. 39, no. 37, pp. 7181–7189, 2005.</w:t>
      </w:r>
    </w:p>
    <w:p w14:paraId="61771E88"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0]</w:t>
      </w:r>
      <w:r w:rsidRPr="00900430">
        <w:rPr>
          <w:rFonts w:cs="David"/>
          <w:noProof/>
          <w:sz w:val="20"/>
        </w:rPr>
        <w:tab/>
        <w:t xml:space="preserve">C. T. Allen, G. S. Young, and S. E. Haupt, “Improving pollutant source characterization by better estimating wind direction with a genetic algorithm,” </w:t>
      </w:r>
      <w:r w:rsidRPr="00900430">
        <w:rPr>
          <w:rFonts w:cs="David"/>
          <w:i/>
          <w:iCs/>
          <w:noProof/>
          <w:sz w:val="20"/>
        </w:rPr>
        <w:t>Atmos. Environ.</w:t>
      </w:r>
      <w:r w:rsidRPr="00900430">
        <w:rPr>
          <w:rFonts w:cs="David"/>
          <w:noProof/>
          <w:sz w:val="20"/>
        </w:rPr>
        <w:t>, vol. 41, no. 11, pp. 2283–2289, 2007.</w:t>
      </w:r>
    </w:p>
    <w:p w14:paraId="31DB2EBC"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1]</w:t>
      </w:r>
      <w:r w:rsidRPr="00900430">
        <w:rPr>
          <w:rFonts w:cs="David"/>
          <w:noProof/>
          <w:sz w:val="20"/>
        </w:rPr>
        <w:tab/>
        <w:t xml:space="preserve">P. E. Bieringer </w:t>
      </w:r>
      <w:r w:rsidRPr="00900430">
        <w:rPr>
          <w:rFonts w:cs="David"/>
          <w:i/>
          <w:iCs/>
          <w:noProof/>
          <w:sz w:val="20"/>
        </w:rPr>
        <w:t>et al.</w:t>
      </w:r>
      <w:r w:rsidRPr="00900430">
        <w:rPr>
          <w:rFonts w:cs="David"/>
          <w:noProof/>
          <w:sz w:val="20"/>
        </w:rPr>
        <w:t xml:space="preserve">, “Automated source term and wind parameter estimation for atmospheric transport and dispersion applications,” </w:t>
      </w:r>
      <w:r w:rsidRPr="00900430">
        <w:rPr>
          <w:rFonts w:cs="David"/>
          <w:i/>
          <w:iCs/>
          <w:noProof/>
          <w:sz w:val="20"/>
        </w:rPr>
        <w:t>Atmos. Environ.</w:t>
      </w:r>
      <w:r w:rsidRPr="00900430">
        <w:rPr>
          <w:rFonts w:cs="David"/>
          <w:noProof/>
          <w:sz w:val="20"/>
        </w:rPr>
        <w:t>, vol. 122, pp. 206–219, 2015.</w:t>
      </w:r>
    </w:p>
    <w:p w14:paraId="409CA848"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2]</w:t>
      </w:r>
      <w:r w:rsidRPr="00900430">
        <w:rPr>
          <w:rFonts w:cs="David"/>
          <w:noProof/>
          <w:sz w:val="20"/>
        </w:rPr>
        <w:tab/>
        <w:t xml:space="preserve">K. J. Long, S. E. Haupt, and G. S. Young, “Assessing sensitivity of source term estimation,” </w:t>
      </w:r>
      <w:r w:rsidRPr="00900430">
        <w:rPr>
          <w:rFonts w:cs="David"/>
          <w:i/>
          <w:iCs/>
          <w:noProof/>
          <w:sz w:val="20"/>
        </w:rPr>
        <w:t>Atmos. Environ.</w:t>
      </w:r>
      <w:r w:rsidRPr="00900430">
        <w:rPr>
          <w:rFonts w:cs="David"/>
          <w:noProof/>
          <w:sz w:val="20"/>
        </w:rPr>
        <w:t>, vol. 44, no. 12, pp. 1558–1567, 2010.</w:t>
      </w:r>
    </w:p>
    <w:p w14:paraId="54F09EA8"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3]</w:t>
      </w:r>
      <w:r w:rsidRPr="00900430">
        <w:rPr>
          <w:rFonts w:cs="David"/>
          <w:noProof/>
          <w:sz w:val="20"/>
        </w:rPr>
        <w:tab/>
        <w:t xml:space="preserve">A. Kumar, S. Dixit, C. Varadarajan, A. Vijayan, and A. Masuraha, “Evaluation of the AERMOD dispersion model as a function of atmospheric stability for an urban area,” </w:t>
      </w:r>
      <w:r w:rsidRPr="00900430">
        <w:rPr>
          <w:rFonts w:cs="David"/>
          <w:i/>
          <w:iCs/>
          <w:noProof/>
          <w:sz w:val="20"/>
        </w:rPr>
        <w:t>Environ. Prog.</w:t>
      </w:r>
      <w:r w:rsidRPr="00900430">
        <w:rPr>
          <w:rFonts w:cs="David"/>
          <w:noProof/>
          <w:sz w:val="20"/>
        </w:rPr>
        <w:t>, vol. 25, no. 2, pp. 141–151, Jul. 2006.</w:t>
      </w:r>
    </w:p>
    <w:p w14:paraId="2E037E54"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4]</w:t>
      </w:r>
      <w:r w:rsidRPr="00900430">
        <w:rPr>
          <w:rFonts w:cs="David"/>
          <w:noProof/>
          <w:sz w:val="20"/>
        </w:rPr>
        <w:tab/>
        <w:t xml:space="preserve">A. S. Rood, “Performance evaluation of AERMOD, CALPUFF, and legacy air dispersion models using the Winter Validation Tracer Study dataset,” </w:t>
      </w:r>
      <w:r w:rsidRPr="00900430">
        <w:rPr>
          <w:rFonts w:cs="David"/>
          <w:i/>
          <w:iCs/>
          <w:noProof/>
          <w:sz w:val="20"/>
        </w:rPr>
        <w:t>Atmos. Environ.</w:t>
      </w:r>
      <w:r w:rsidRPr="00900430">
        <w:rPr>
          <w:rFonts w:cs="David"/>
          <w:noProof/>
          <w:sz w:val="20"/>
        </w:rPr>
        <w:t>, vol. 89, pp. 707–720, 2014.</w:t>
      </w:r>
    </w:p>
    <w:p w14:paraId="57123A8D"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5]</w:t>
      </w:r>
      <w:r w:rsidRPr="00900430">
        <w:rPr>
          <w:rFonts w:cs="David"/>
          <w:noProof/>
          <w:sz w:val="20"/>
        </w:rPr>
        <w:tab/>
        <w:t xml:space="preserve">A. Berchet </w:t>
      </w:r>
      <w:r w:rsidRPr="00900430">
        <w:rPr>
          <w:rFonts w:cs="David"/>
          <w:i/>
          <w:iCs/>
          <w:noProof/>
          <w:sz w:val="20"/>
        </w:rPr>
        <w:t>et al.</w:t>
      </w:r>
      <w:r w:rsidRPr="00900430">
        <w:rPr>
          <w:rFonts w:cs="David"/>
          <w:noProof/>
          <w:sz w:val="20"/>
        </w:rPr>
        <w:t xml:space="preserve">, “A cost-effective method for simulating city-wide air flow and pollutant dispersion at building resolving scale,” </w:t>
      </w:r>
      <w:r w:rsidRPr="00900430">
        <w:rPr>
          <w:rFonts w:cs="David"/>
          <w:i/>
          <w:iCs/>
          <w:noProof/>
          <w:sz w:val="20"/>
        </w:rPr>
        <w:t>Atmos. Environ.</w:t>
      </w:r>
      <w:r w:rsidRPr="00900430">
        <w:rPr>
          <w:rFonts w:cs="David"/>
          <w:noProof/>
          <w:sz w:val="20"/>
        </w:rPr>
        <w:t>, vol. 158, pp. 181–196, 2017.</w:t>
      </w:r>
    </w:p>
    <w:p w14:paraId="715D0B7C"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6]</w:t>
      </w:r>
      <w:r w:rsidRPr="00900430">
        <w:rPr>
          <w:rFonts w:cs="David"/>
          <w:noProof/>
          <w:sz w:val="20"/>
        </w:rPr>
        <w:tab/>
        <w:t>A. Berchet, K. Zink, D. Oettl, J. Brunner, L. Emmenegger, and D. Brunner, “simulations over the city of Zürich , Switzerland,” vol. 2, no. 2, pp. 3441–3459, 2017.</w:t>
      </w:r>
    </w:p>
    <w:p w14:paraId="198E9334"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7]</w:t>
      </w:r>
      <w:r w:rsidRPr="00900430">
        <w:rPr>
          <w:rFonts w:cs="David"/>
          <w:noProof/>
          <w:sz w:val="20"/>
        </w:rPr>
        <w:tab/>
        <w:t xml:space="preserve">F. Pasquill, “The estimation of the dispersion of windborne material,” </w:t>
      </w:r>
      <w:r w:rsidRPr="00900430">
        <w:rPr>
          <w:rFonts w:cs="David"/>
          <w:i/>
          <w:iCs/>
          <w:noProof/>
          <w:sz w:val="20"/>
        </w:rPr>
        <w:t>Met. Mag.</w:t>
      </w:r>
      <w:r w:rsidRPr="00900430">
        <w:rPr>
          <w:rFonts w:cs="David"/>
          <w:noProof/>
          <w:sz w:val="20"/>
        </w:rPr>
        <w:t>, vol. 90, no. 1161, pp. 33–49, 1961.</w:t>
      </w:r>
    </w:p>
    <w:p w14:paraId="0DB1EED0"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8]</w:t>
      </w:r>
      <w:r w:rsidRPr="00900430">
        <w:rPr>
          <w:rFonts w:cs="David"/>
          <w:noProof/>
          <w:sz w:val="20"/>
        </w:rPr>
        <w:tab/>
        <w:t xml:space="preserve">D. O. Martin, “Comment On ‘The Change of Concentration Standard Deviations with Distance,’” </w:t>
      </w:r>
      <w:r w:rsidRPr="00900430">
        <w:rPr>
          <w:rFonts w:cs="David"/>
          <w:i/>
          <w:iCs/>
          <w:noProof/>
          <w:sz w:val="20"/>
        </w:rPr>
        <w:t>J. Air Pollut. Control Assoc.</w:t>
      </w:r>
      <w:r w:rsidRPr="00900430">
        <w:rPr>
          <w:rFonts w:cs="David"/>
          <w:noProof/>
          <w:sz w:val="20"/>
        </w:rPr>
        <w:t>, vol. 26, no. 2, pp. 145–147, Feb. 1976.</w:t>
      </w:r>
    </w:p>
    <w:p w14:paraId="7E234886"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59]</w:t>
      </w:r>
      <w:r w:rsidRPr="00900430">
        <w:rPr>
          <w:rFonts w:cs="David"/>
          <w:noProof/>
          <w:sz w:val="20"/>
        </w:rPr>
        <w:tab/>
        <w:t>D. B. Turner, “Workbook of Atmospheric Dispersion Estimates; 2nd ed;” 1994.</w:t>
      </w:r>
    </w:p>
    <w:p w14:paraId="2AA227E7"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0]</w:t>
      </w:r>
      <w:r w:rsidRPr="00900430">
        <w:rPr>
          <w:rFonts w:cs="David"/>
          <w:noProof/>
          <w:sz w:val="20"/>
        </w:rPr>
        <w:tab/>
        <w:t xml:space="preserve">C. D. Ahrens and R. Henson, </w:t>
      </w:r>
      <w:r w:rsidRPr="00900430">
        <w:rPr>
          <w:rFonts w:cs="David"/>
          <w:i/>
          <w:iCs/>
          <w:noProof/>
          <w:sz w:val="20"/>
        </w:rPr>
        <w:t>Meteorology Today: An Introduction to Weather, Climate, and the Environment</w:t>
      </w:r>
      <w:r w:rsidRPr="00900430">
        <w:rPr>
          <w:rFonts w:cs="David"/>
          <w:noProof/>
          <w:sz w:val="20"/>
        </w:rPr>
        <w:t>, 12th ed. Cengage Learning, Inc, 2017.</w:t>
      </w:r>
    </w:p>
    <w:p w14:paraId="29E1A010"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1]</w:t>
      </w:r>
      <w:r w:rsidRPr="00900430">
        <w:rPr>
          <w:rFonts w:cs="David"/>
          <w:noProof/>
          <w:sz w:val="20"/>
        </w:rPr>
        <w:tab/>
        <w:t xml:space="preserve">D. B. Turner, “A diffusion model for an urban area,” </w:t>
      </w:r>
      <w:r w:rsidRPr="00900430">
        <w:rPr>
          <w:rFonts w:cs="David"/>
          <w:i/>
          <w:iCs/>
          <w:noProof/>
          <w:sz w:val="20"/>
        </w:rPr>
        <w:t>J. Appl. Meteorol.</w:t>
      </w:r>
      <w:r w:rsidRPr="00900430">
        <w:rPr>
          <w:rFonts w:cs="David"/>
          <w:noProof/>
          <w:sz w:val="20"/>
        </w:rPr>
        <w:t>, vol. 3, no. 1, pp. 83–91, 1964.</w:t>
      </w:r>
    </w:p>
    <w:p w14:paraId="4FC642CE"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2]</w:t>
      </w:r>
      <w:r w:rsidRPr="00900430">
        <w:rPr>
          <w:rFonts w:cs="David"/>
          <w:noProof/>
          <w:sz w:val="20"/>
        </w:rPr>
        <w:tab/>
        <w:t xml:space="preserve">USEPA- United States Environmental Protection Agency, “Meteorological Monitoring Guidance for Regulatory Modeling Applications,” </w:t>
      </w:r>
      <w:r w:rsidRPr="00900430">
        <w:rPr>
          <w:rFonts w:cs="David"/>
          <w:i/>
          <w:iCs/>
          <w:noProof/>
          <w:sz w:val="20"/>
        </w:rPr>
        <w:t>Epa-454/R-99-005</w:t>
      </w:r>
      <w:r w:rsidRPr="00900430">
        <w:rPr>
          <w:rFonts w:cs="David"/>
          <w:noProof/>
          <w:sz w:val="20"/>
        </w:rPr>
        <w:t>, p. 171, 2000.</w:t>
      </w:r>
    </w:p>
    <w:p w14:paraId="03FDAD22"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3]</w:t>
      </w:r>
      <w:r w:rsidRPr="00900430">
        <w:rPr>
          <w:rFonts w:cs="David"/>
          <w:noProof/>
          <w:sz w:val="20"/>
        </w:rPr>
        <w:tab/>
        <w:t>D. Hadka, “Beginner ’ s Guide to the MOEA Framework,” p. 214, 2017.</w:t>
      </w:r>
    </w:p>
    <w:p w14:paraId="35E7B217"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4]</w:t>
      </w:r>
      <w:r w:rsidRPr="00900430">
        <w:rPr>
          <w:rFonts w:cs="David"/>
          <w:noProof/>
          <w:sz w:val="20"/>
        </w:rPr>
        <w:tab/>
        <w:t>D. Hadka, “Borg</w:t>
      </w:r>
      <w:r w:rsidRPr="00900430">
        <w:rPr>
          <w:rFonts w:ascii="Arial" w:hAnsi="Arial" w:cs="Arial"/>
          <w:noProof/>
          <w:sz w:val="20"/>
        </w:rPr>
        <w:t> </w:t>
      </w:r>
      <w:r w:rsidRPr="00900430">
        <w:rPr>
          <w:rFonts w:cs="David"/>
          <w:noProof/>
          <w:sz w:val="20"/>
        </w:rPr>
        <w:t>: An Auto-Adaptive Many-Objective Evolutionary Computing Framework,” vol. 21, no. 2, pp. 231–259, 2013.</w:t>
      </w:r>
    </w:p>
    <w:p w14:paraId="14A7F3CD" w14:textId="77777777" w:rsidR="00900430" w:rsidRPr="00900430" w:rsidRDefault="00900430" w:rsidP="00900430">
      <w:pPr>
        <w:widowControl w:val="0"/>
        <w:autoSpaceDE w:val="0"/>
        <w:autoSpaceDN w:val="0"/>
        <w:adjustRightInd w:val="0"/>
        <w:spacing w:line="240" w:lineRule="auto"/>
        <w:ind w:left="640" w:hanging="640"/>
        <w:rPr>
          <w:rFonts w:cs="David"/>
          <w:noProof/>
          <w:sz w:val="20"/>
        </w:rPr>
      </w:pPr>
      <w:r w:rsidRPr="00900430">
        <w:rPr>
          <w:rFonts w:cs="David"/>
          <w:noProof/>
          <w:sz w:val="20"/>
        </w:rPr>
        <w:t>[65]</w:t>
      </w:r>
      <w:r w:rsidRPr="00900430">
        <w:rPr>
          <w:rFonts w:cs="David"/>
          <w:noProof/>
          <w:sz w:val="20"/>
        </w:rPr>
        <w:tab/>
        <w:t xml:space="preserve">E. K. Burke </w:t>
      </w:r>
      <w:r w:rsidRPr="00900430">
        <w:rPr>
          <w:rFonts w:cs="David"/>
          <w:i/>
          <w:iCs/>
          <w:noProof/>
          <w:sz w:val="20"/>
        </w:rPr>
        <w:t>et al.</w:t>
      </w:r>
      <w:r w:rsidRPr="00900430">
        <w:rPr>
          <w:rFonts w:cs="David"/>
          <w:noProof/>
          <w:sz w:val="20"/>
        </w:rPr>
        <w:t xml:space="preserve">, “Hyper-heuristics: A survey of the state of the art,” </w:t>
      </w:r>
      <w:r w:rsidRPr="00900430">
        <w:rPr>
          <w:rFonts w:cs="David"/>
          <w:i/>
          <w:iCs/>
          <w:noProof/>
          <w:sz w:val="20"/>
        </w:rPr>
        <w:t>J. Oper. Res. Soc.</w:t>
      </w:r>
      <w:r w:rsidRPr="00900430">
        <w:rPr>
          <w:rFonts w:cs="David"/>
          <w:noProof/>
          <w:sz w:val="20"/>
        </w:rPr>
        <w:t>, vol. 64, no. 12, pp. 1695–1724, 2013.</w:t>
      </w:r>
    </w:p>
    <w:p w14:paraId="5A27584C" w14:textId="77777777" w:rsidR="00575656" w:rsidRDefault="008901CA" w:rsidP="00900430">
      <w:pPr>
        <w:widowControl w:val="0"/>
        <w:autoSpaceDE w:val="0"/>
        <w:autoSpaceDN w:val="0"/>
        <w:adjustRightInd w:val="0"/>
        <w:spacing w:line="240" w:lineRule="auto"/>
        <w:ind w:left="640" w:hanging="640"/>
        <w:rPr>
          <w:ins w:id="436" w:author="Barak Fishbain" w:date="2019-07-29T23:11:00Z"/>
          <w:sz w:val="20"/>
          <w:szCs w:val="20"/>
        </w:rPr>
      </w:pPr>
      <w:r w:rsidRPr="00C8396F">
        <w:rPr>
          <w:rFonts w:hint="cs"/>
          <w:sz w:val="20"/>
          <w:szCs w:val="20"/>
        </w:rPr>
        <w:fldChar w:fldCharType="end"/>
      </w:r>
      <w:bookmarkStart w:id="437" w:name="_Toc14991907"/>
    </w:p>
    <w:p w14:paraId="09046363" w14:textId="77777777" w:rsidR="00575656" w:rsidRDefault="00575656">
      <w:pPr>
        <w:spacing w:after="160" w:line="259" w:lineRule="auto"/>
        <w:jc w:val="left"/>
        <w:rPr>
          <w:ins w:id="438" w:author="Barak Fishbain" w:date="2019-07-29T23:11:00Z"/>
          <w:sz w:val="20"/>
          <w:szCs w:val="20"/>
        </w:rPr>
      </w:pPr>
      <w:ins w:id="439" w:author="Barak Fishbain" w:date="2019-07-29T23:11:00Z">
        <w:r>
          <w:rPr>
            <w:sz w:val="20"/>
            <w:szCs w:val="20"/>
          </w:rPr>
          <w:br w:type="page"/>
        </w:r>
      </w:ins>
    </w:p>
    <w:p w14:paraId="783016CC" w14:textId="327336A7" w:rsidR="0069712C" w:rsidRDefault="002C4083" w:rsidP="00D76EF3">
      <w:pPr>
        <w:pStyle w:val="Heading1"/>
      </w:pPr>
      <w:r>
        <w:lastRenderedPageBreak/>
        <w:t>Appendi</w:t>
      </w:r>
      <w:r w:rsidR="008A424D">
        <w:t>ces</w:t>
      </w:r>
      <w:bookmarkEnd w:id="437"/>
    </w:p>
    <w:p w14:paraId="2FF3E0AC" w14:textId="5EDA5BE5" w:rsidR="00AF2A29" w:rsidRDefault="005B0747" w:rsidP="00E87BA7">
      <w:pPr>
        <w:pStyle w:val="Heading2"/>
      </w:pPr>
      <w:bookmarkStart w:id="440" w:name="_Toc14991908"/>
      <w:bookmarkStart w:id="441" w:name="Appendix_A"/>
      <w:r>
        <w:t>Appendix A</w:t>
      </w:r>
      <w:bookmarkEnd w:id="440"/>
    </w:p>
    <w:bookmarkEnd w:id="441"/>
    <w:p w14:paraId="7A045141" w14:textId="12AE2E7D" w:rsidR="00AF2A29" w:rsidRDefault="00AF2A29" w:rsidP="00E87BA7"/>
    <w:p w14:paraId="0D38D886" w14:textId="2D71BA7D"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442"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7B0BA7">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442"/>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ins w:id="443" w:author="Barak Fishbain" w:date="2019-07-28T17:49:00Z">
        <w:r w:rsidR="007B0BA7" w:rsidRPr="00D76EF3">
          <w:rPr>
            <w:rFonts w:ascii="David" w:hAnsi="David" w:cs="David"/>
            <w:i w:val="0"/>
            <w:iCs w:val="0"/>
            <w:color w:val="000000" w:themeColor="text1"/>
            <w:sz w:val="20"/>
            <w:szCs w:val="20"/>
          </w:rPr>
          <w:t>Table 3</w:t>
        </w:r>
      </w:ins>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E26158">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f513c322-3eb8-4612-8f09-1eb393f9d253","http://www.mendeley.com/documents/?uuid=e6f35ba1-8d3e-4ce9-ad65-6410640c7c8b"]}],"mendeley":{"formattedCitation":"[62]","plainTextFormattedCitation":"[62]","previouslyFormattedCitation":"[62]"},"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E26158" w:rsidRPr="00E26158">
        <w:rPr>
          <w:rFonts w:ascii="David" w:hAnsi="David" w:cs="David"/>
          <w:i w:val="0"/>
          <w:iCs w:val="0"/>
          <w:noProof/>
          <w:color w:val="000000" w:themeColor="text1"/>
          <w:sz w:val="20"/>
          <w:szCs w:val="20"/>
        </w:rPr>
        <w:t>[62]</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7"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444" w:name="_Toc14991909"/>
      <w:bookmarkStart w:id="445" w:name="Appendix_B"/>
      <w:r>
        <w:lastRenderedPageBreak/>
        <w:t>Appendix</w:t>
      </w:r>
      <w:r w:rsidR="00BD6BC6">
        <w:t xml:space="preserve"> </w:t>
      </w:r>
      <w:r w:rsidR="00F55165">
        <w:t>B</w:t>
      </w:r>
      <w:bookmarkEnd w:id="444"/>
      <w:r w:rsidR="00BD6BC6">
        <w:t xml:space="preserve"> </w:t>
      </w:r>
    </w:p>
    <w:bookmarkEnd w:id="445"/>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7F0C0FDE"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446"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7B0BA7">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446"/>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ins w:id="447" w:author="Barak Fishbain" w:date="2019-07-28T17:49:00Z">
        <w:r w:rsidR="007B0BA7" w:rsidRPr="00D76EF3">
          <w:rPr>
            <w:rFonts w:ascii="David" w:hAnsi="David" w:cs="David"/>
            <w:i w:val="0"/>
            <w:iCs w:val="0"/>
            <w:color w:val="000000" w:themeColor="text1"/>
            <w:sz w:val="20"/>
            <w:szCs w:val="20"/>
          </w:rPr>
          <w:t>Table 2</w:t>
        </w:r>
      </w:ins>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E26158">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f513c322-3eb8-4612-8f09-1eb393f9d253","http://www.mendeley.com/documents/?uuid=e6f35ba1-8d3e-4ce9-ad65-6410640c7c8b"]}],"mendeley":{"formattedCitation":"[62]","plainTextFormattedCitation":"[62]","previouslyFormattedCitation":"[62]"},"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E26158" w:rsidRPr="00E26158">
        <w:rPr>
          <w:rFonts w:ascii="David" w:hAnsi="David" w:cs="David"/>
          <w:i w:val="0"/>
          <w:iCs w:val="0"/>
          <w:noProof/>
          <w:color w:val="000000" w:themeColor="text1"/>
          <w:sz w:val="20"/>
          <w:szCs w:val="20"/>
        </w:rPr>
        <w:t>[62]</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8">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448" w:name="_Toc14991910"/>
      <w:r>
        <w:rPr>
          <w:noProof/>
        </w:rPr>
        <w:lastRenderedPageBreak/>
        <mc:AlternateContent>
          <mc:Choice Requires="wps">
            <w:drawing>
              <wp:anchor distT="0" distB="0" distL="114300" distR="114300" simplePos="0" relativeHeight="251703296" behindDoc="0" locked="0" layoutInCell="1" allowOverlap="1" wp14:anchorId="5333C6B6" wp14:editId="42F60DEF">
                <wp:simplePos x="0" y="0"/>
                <wp:positionH relativeFrom="column">
                  <wp:posOffset>1596390</wp:posOffset>
                </wp:positionH>
                <wp:positionV relativeFrom="paragraph">
                  <wp:posOffset>4477385</wp:posOffset>
                </wp:positionV>
                <wp:extent cx="8225790" cy="534035"/>
                <wp:effectExtent l="0" t="2223" r="1588" b="1587"/>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534035"/>
                        </a:xfrm>
                        <a:prstGeom prst="rect">
                          <a:avLst/>
                        </a:prstGeom>
                        <a:solidFill>
                          <a:prstClr val="white"/>
                        </a:solidFill>
                        <a:ln>
                          <a:noFill/>
                        </a:ln>
                      </wps:spPr>
                      <wps:txbx>
                        <w:txbxContent>
                          <w:p w14:paraId="1CC70E6C" w14:textId="537719E3" w:rsidR="004E5132" w:rsidRPr="00875583" w:rsidRDefault="004E5132" w:rsidP="00A821BE">
                            <w:pPr>
                              <w:pStyle w:val="Caption"/>
                              <w:spacing w:line="276" w:lineRule="auto"/>
                              <w:rPr>
                                <w:rFonts w:ascii="David" w:hAnsi="David" w:cs="David"/>
                                <w:i w:val="0"/>
                                <w:iCs w:val="0"/>
                                <w:color w:val="000000" w:themeColor="text1"/>
                                <w:sz w:val="20"/>
                                <w:szCs w:val="20"/>
                              </w:rPr>
                            </w:pPr>
                            <w:bookmarkStart w:id="449"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bookmarkEnd w:id="449"/>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0" type="#_x0000_t202" style="position:absolute;left:0;text-align:left;margin-left:125.7pt;margin-top:352.55pt;width:647.7pt;height:42.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" stroked="f">
                <v:textbox inset="0,0,0,0">
                  <w:txbxContent>
                    <w:p w14:paraId="1CC70E6C" w14:textId="537719E3" w:rsidR="004E5132" w:rsidRPr="00875583" w:rsidRDefault="004E5132" w:rsidP="00A821BE">
                      <w:pPr>
                        <w:pStyle w:val="Caption"/>
                        <w:spacing w:line="276" w:lineRule="auto"/>
                        <w:rPr>
                          <w:rFonts w:ascii="David" w:hAnsi="David" w:cs="David"/>
                          <w:i w:val="0"/>
                          <w:iCs w:val="0"/>
                          <w:color w:val="000000" w:themeColor="text1"/>
                          <w:sz w:val="20"/>
                          <w:szCs w:val="20"/>
                        </w:rPr>
                      </w:pPr>
                      <w:bookmarkStart w:id="450"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bookmarkEnd w:id="450"/>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6587D">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2F0D8A90">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9"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4E5132" w:rsidRPr="002E70FE" w:rsidRDefault="004E5132"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4E5132" w:rsidRPr="002E70FE" w:rsidRDefault="004E5132"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4E5132" w:rsidRPr="002E70FE" w:rsidRDefault="004E5132"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4E5132" w:rsidRPr="002E70FE" w:rsidRDefault="004E5132"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4E5132" w:rsidRPr="002E70FE" w:rsidRDefault="004E5132"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4E5132" w:rsidRPr="002E70FE" w:rsidRDefault="004E5132"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1"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">
                <v:shape id="Picture 6" o:spid="_x0000_s1052"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31" o:title="" croptop="2543f" cropbottom="3743f" cropleft="5778f" cropright="5550f"/>
                </v:shape>
                <v:shape id="Text Box 33" o:spid="_x0000_s1053"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4E5132" w:rsidRPr="002E70FE" w:rsidRDefault="004E5132" w:rsidP="00A821BE">
                        <w:pPr>
                          <w:rPr>
                            <w:rFonts w:cs="David"/>
                            <w:color w:val="000000" w:themeColor="text1"/>
                          </w:rPr>
                        </w:pPr>
                        <w:r w:rsidRPr="002E70FE">
                          <w:rPr>
                            <w:rFonts w:cs="David"/>
                            <w:color w:val="000000" w:themeColor="text1"/>
                          </w:rPr>
                          <w:t>a</w:t>
                        </w:r>
                      </w:p>
                    </w:txbxContent>
                  </v:textbox>
                </v:shape>
                <v:shape id="Text Box 34" o:spid="_x0000_s1054"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4E5132" w:rsidRPr="002E70FE" w:rsidRDefault="004E5132" w:rsidP="00E033CF">
                        <w:pPr>
                          <w:rPr>
                            <w:rFonts w:cs="David"/>
                            <w:color w:val="000000" w:themeColor="text1"/>
                          </w:rPr>
                        </w:pPr>
                        <w:r>
                          <w:rPr>
                            <w:rFonts w:cs="David"/>
                            <w:color w:val="000000" w:themeColor="text1"/>
                          </w:rPr>
                          <w:t>b</w:t>
                        </w:r>
                      </w:p>
                    </w:txbxContent>
                  </v:textbox>
                </v:shape>
                <v:shape id="Text Box 35" o:spid="_x0000_s1055"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4E5132" w:rsidRPr="002E70FE" w:rsidRDefault="004E5132" w:rsidP="00E033CF">
                        <w:pPr>
                          <w:rPr>
                            <w:rFonts w:cs="David"/>
                            <w:color w:val="000000" w:themeColor="text1"/>
                          </w:rPr>
                        </w:pPr>
                        <w:r>
                          <w:rPr>
                            <w:rFonts w:cs="David"/>
                            <w:color w:val="000000" w:themeColor="text1"/>
                          </w:rPr>
                          <w:t>c</w:t>
                        </w:r>
                      </w:p>
                    </w:txbxContent>
                  </v:textbox>
                </v:shape>
                <v:shape id="Text Box 36" o:spid="_x0000_s1056"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4E5132" w:rsidRPr="002E70FE" w:rsidRDefault="004E5132" w:rsidP="00E033CF">
                        <w:pPr>
                          <w:rPr>
                            <w:rFonts w:cs="David"/>
                            <w:color w:val="000000" w:themeColor="text1"/>
                          </w:rPr>
                        </w:pPr>
                        <w:r>
                          <w:rPr>
                            <w:rFonts w:cs="David"/>
                            <w:color w:val="000000" w:themeColor="text1"/>
                          </w:rPr>
                          <w:t>e</w:t>
                        </w:r>
                      </w:p>
                    </w:txbxContent>
                  </v:textbox>
                </v:shape>
                <v:shape id="Text Box 37" o:spid="_x0000_s1057"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4E5132" w:rsidRPr="002E70FE" w:rsidRDefault="004E5132"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v:textbox>
                </v:shape>
                <v:shape id="Text Box 39" o:spid="_x0000_s1058"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4E5132" w:rsidRPr="002E70FE" w:rsidRDefault="004E5132"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38"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451" w:name="Appendix_C"/>
      <w:r w:rsidR="00D442F2">
        <w:t xml:space="preserve">ppendix </w:t>
      </w:r>
      <w:r w:rsidR="00042226">
        <w:t>C</w:t>
      </w:r>
      <w:bookmarkEnd w:id="448"/>
      <w:bookmarkEnd w:id="451"/>
    </w:p>
    <w:sectPr w:rsidR="0069712C" w:rsidRPr="00A10451" w:rsidSect="004F2A45">
      <w:headerReference w:type="default" r:id="rId32"/>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Barak Fishbain" w:date="2019-07-29T22:23:00Z" w:initials="BF">
    <w:p w14:paraId="05491E41" w14:textId="2D0F3668" w:rsidR="004E5132" w:rsidRDefault="004E5132">
      <w:pPr>
        <w:pStyle w:val="CommentText"/>
      </w:pPr>
      <w:r>
        <w:rPr>
          <w:rStyle w:val="CommentReference"/>
        </w:rPr>
        <w:annotationRef/>
      </w:r>
      <w:r>
        <w:t xml:space="preserve">The purpose of these sentences is to tie the whole section to the suggested work and lay it as a motivation. </w:t>
      </w:r>
    </w:p>
  </w:comment>
  <w:comment w:id="71" w:author="Barak Fishbain" w:date="2019-07-29T22:32:00Z" w:initials="BF">
    <w:p w14:paraId="2629AB9B" w14:textId="79B648E5" w:rsidR="004E5132" w:rsidRDefault="004E5132">
      <w:pPr>
        <w:pStyle w:val="CommentText"/>
      </w:pPr>
      <w:r>
        <w:rPr>
          <w:rStyle w:val="CommentReference"/>
        </w:rPr>
        <w:annotationRef/>
      </w:r>
      <w:r>
        <w:t xml:space="preserve">Tying the section to the suggested work.  </w:t>
      </w:r>
    </w:p>
  </w:comment>
  <w:comment w:id="170" w:author="Barak Fishbain" w:date="2019-07-29T22:51:00Z" w:initials="BF">
    <w:p w14:paraId="23843BA5" w14:textId="179FE393" w:rsidR="004E5132" w:rsidRDefault="004E5132">
      <w:pPr>
        <w:pStyle w:val="CommentText"/>
      </w:pPr>
      <w:r>
        <w:rPr>
          <w:rStyle w:val="CommentReference"/>
        </w:rPr>
        <w:annotationRef/>
      </w:r>
      <w:r>
        <w:t xml:space="preserve">Add here 2-3 </w:t>
      </w:r>
      <w:proofErr w:type="spellStart"/>
      <w:r>
        <w:t>Ostfeld’s</w:t>
      </w:r>
      <w:proofErr w:type="spellEnd"/>
      <w:r>
        <w:t xml:space="preserve"> EA (or as he calls it GA) papers.</w:t>
      </w:r>
    </w:p>
  </w:comment>
  <w:comment w:id="415" w:author="Idit Balachsan" w:date="2019-07-26T00:01:00Z" w:initials="IB">
    <w:p w14:paraId="4EA11B5D" w14:textId="44592E7C" w:rsidR="004E5132" w:rsidRDefault="004E5132">
      <w:pPr>
        <w:pStyle w:val="CommentText"/>
      </w:pPr>
      <w:r>
        <w:rPr>
          <w:rStyle w:val="CommentReference"/>
        </w:rPr>
        <w:annotationRef/>
      </w:r>
      <w:r>
        <w:t xml:space="preserve">I’m not about the way I phrased it. </w:t>
      </w:r>
    </w:p>
  </w:comment>
  <w:comment w:id="429" w:author="Barak Fishbain" w:date="2019-07-29T23:10:00Z" w:initials="BF">
    <w:p w14:paraId="50A202D9" w14:textId="701BA3F7" w:rsidR="004E5132" w:rsidRDefault="004E5132">
      <w:pPr>
        <w:pStyle w:val="CommentText"/>
      </w:pPr>
      <w:r>
        <w:rPr>
          <w:rStyle w:val="CommentReference"/>
        </w:rPr>
        <w:annotationRef/>
      </w:r>
      <w:r>
        <w:t xml:space="preserve">Put some text here that describes what we see in the schedule figure. </w:t>
      </w:r>
    </w:p>
  </w:comment>
  <w:comment w:id="432" w:author="Barak Fishbain" w:date="2019-07-29T23:11:00Z" w:initials="BF">
    <w:p w14:paraId="6F6E20DB" w14:textId="46213406" w:rsidR="004E5132" w:rsidRDefault="004E5132">
      <w:pPr>
        <w:pStyle w:val="CommentText"/>
      </w:pPr>
      <w:r>
        <w:rPr>
          <w:rStyle w:val="CommentReference"/>
        </w:rPr>
        <w:annotationRef/>
      </w:r>
      <w:r>
        <w:t>Add caption Figure XXX – Research Gantt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491E41" w15:done="0"/>
  <w15:commentEx w15:paraId="2629AB9B" w15:done="0"/>
  <w15:commentEx w15:paraId="23843BA5" w15:done="0"/>
  <w15:commentEx w15:paraId="4EA11B5D" w15:done="0"/>
  <w15:commentEx w15:paraId="50A202D9" w15:done="0"/>
  <w15:commentEx w15:paraId="6F6E20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491E41" w16cid:durableId="20E9F05E"/>
  <w16cid:commentId w16cid:paraId="2629AB9B" w16cid:durableId="20E9F269"/>
  <w16cid:commentId w16cid:paraId="23843BA5" w16cid:durableId="20E9F6FC"/>
  <w16cid:commentId w16cid:paraId="4EA11B5D" w16cid:durableId="20E4C171"/>
  <w16cid:commentId w16cid:paraId="50A202D9" w16cid:durableId="20E9FB4E"/>
  <w16cid:commentId w16cid:paraId="6F6E20DB" w16cid:durableId="20E9FB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F50D6F" w14:textId="77777777" w:rsidR="00FD470E" w:rsidRDefault="00FD470E" w:rsidP="00D44124">
      <w:r>
        <w:separator/>
      </w:r>
    </w:p>
  </w:endnote>
  <w:endnote w:type="continuationSeparator" w:id="0">
    <w:p w14:paraId="4F00549E" w14:textId="77777777" w:rsidR="00FD470E" w:rsidRDefault="00FD470E"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3A695" w14:textId="77777777" w:rsidR="00FD470E" w:rsidRDefault="00FD470E" w:rsidP="00D44124">
      <w:r>
        <w:separator/>
      </w:r>
    </w:p>
  </w:footnote>
  <w:footnote w:type="continuationSeparator" w:id="0">
    <w:p w14:paraId="434979F8" w14:textId="77777777" w:rsidR="00FD470E" w:rsidRDefault="00FD470E"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4E5132" w:rsidRDefault="004E5132"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4E5132" w:rsidRDefault="004E5132"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4E5132" w:rsidRDefault="004E5132"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4E5132" w:rsidRDefault="004E5132"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4E5132" w:rsidRDefault="004E5132"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ak Fishbain">
    <w15:presenceInfo w15:providerId="Windows Live" w15:userId="e7b27994c88674c0"/>
  </w15:person>
  <w15:person w15:author="ss kk">
    <w15:presenceInfo w15:providerId="Windows Live" w15:userId="bbe22e008992331c"/>
  </w15:person>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74A"/>
    <w:rsid w:val="000E6C2B"/>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2890"/>
    <w:rsid w:val="00134A54"/>
    <w:rsid w:val="00134BBA"/>
    <w:rsid w:val="0013516B"/>
    <w:rsid w:val="0013642B"/>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B8"/>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D50"/>
    <w:rsid w:val="00234E84"/>
    <w:rsid w:val="002350D3"/>
    <w:rsid w:val="00235598"/>
    <w:rsid w:val="00235B8F"/>
    <w:rsid w:val="00235CE8"/>
    <w:rsid w:val="00236A13"/>
    <w:rsid w:val="00236DE0"/>
    <w:rsid w:val="00237157"/>
    <w:rsid w:val="00237970"/>
    <w:rsid w:val="00237C44"/>
    <w:rsid w:val="0024041A"/>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580"/>
    <w:rsid w:val="0029594B"/>
    <w:rsid w:val="00295950"/>
    <w:rsid w:val="00295D2F"/>
    <w:rsid w:val="002966A0"/>
    <w:rsid w:val="00296873"/>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4957"/>
    <w:rsid w:val="002A50D1"/>
    <w:rsid w:val="002A56DA"/>
    <w:rsid w:val="002A5722"/>
    <w:rsid w:val="002A5E67"/>
    <w:rsid w:val="002A6F16"/>
    <w:rsid w:val="002A6FCD"/>
    <w:rsid w:val="002A709B"/>
    <w:rsid w:val="002A7E5F"/>
    <w:rsid w:val="002B09C0"/>
    <w:rsid w:val="002B10E4"/>
    <w:rsid w:val="002B18C1"/>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3483"/>
    <w:rsid w:val="00375F30"/>
    <w:rsid w:val="003760FA"/>
    <w:rsid w:val="0037620E"/>
    <w:rsid w:val="003763AD"/>
    <w:rsid w:val="00376E16"/>
    <w:rsid w:val="00376F14"/>
    <w:rsid w:val="00377D98"/>
    <w:rsid w:val="00380851"/>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C37"/>
    <w:rsid w:val="00405D4E"/>
    <w:rsid w:val="004060BA"/>
    <w:rsid w:val="00407F21"/>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656"/>
    <w:rsid w:val="0044391D"/>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4003"/>
    <w:rsid w:val="004642B6"/>
    <w:rsid w:val="004649E8"/>
    <w:rsid w:val="00464C33"/>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32"/>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979"/>
    <w:rsid w:val="00537E4F"/>
    <w:rsid w:val="00541508"/>
    <w:rsid w:val="0054150C"/>
    <w:rsid w:val="00541696"/>
    <w:rsid w:val="0054252F"/>
    <w:rsid w:val="0054253D"/>
    <w:rsid w:val="00542E57"/>
    <w:rsid w:val="00543115"/>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51D5"/>
    <w:rsid w:val="00575656"/>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7258"/>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5207"/>
    <w:rsid w:val="00665267"/>
    <w:rsid w:val="0066573D"/>
    <w:rsid w:val="00665D81"/>
    <w:rsid w:val="006666A6"/>
    <w:rsid w:val="00667832"/>
    <w:rsid w:val="0067017C"/>
    <w:rsid w:val="0067019C"/>
    <w:rsid w:val="006705B1"/>
    <w:rsid w:val="00670743"/>
    <w:rsid w:val="00670AC0"/>
    <w:rsid w:val="00670C88"/>
    <w:rsid w:val="00670E33"/>
    <w:rsid w:val="00670E8F"/>
    <w:rsid w:val="006712B4"/>
    <w:rsid w:val="00671E75"/>
    <w:rsid w:val="00672544"/>
    <w:rsid w:val="00673381"/>
    <w:rsid w:val="00673AEA"/>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67A8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5F1"/>
    <w:rsid w:val="007A76B4"/>
    <w:rsid w:val="007A7931"/>
    <w:rsid w:val="007B02EC"/>
    <w:rsid w:val="007B04C9"/>
    <w:rsid w:val="007B0BA7"/>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3FB"/>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430"/>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C41"/>
    <w:rsid w:val="00981050"/>
    <w:rsid w:val="00981C74"/>
    <w:rsid w:val="009825E8"/>
    <w:rsid w:val="00982D11"/>
    <w:rsid w:val="00983AE0"/>
    <w:rsid w:val="00984270"/>
    <w:rsid w:val="009844DC"/>
    <w:rsid w:val="00984581"/>
    <w:rsid w:val="009857AA"/>
    <w:rsid w:val="00985AED"/>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377"/>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35CA"/>
    <w:rsid w:val="009A3BB9"/>
    <w:rsid w:val="009A4BE1"/>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6DBE"/>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4E8D"/>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74C0"/>
    <w:rsid w:val="00D178A9"/>
    <w:rsid w:val="00D17AF7"/>
    <w:rsid w:val="00D210B8"/>
    <w:rsid w:val="00D21D7D"/>
    <w:rsid w:val="00D22176"/>
    <w:rsid w:val="00D22E7B"/>
    <w:rsid w:val="00D22F70"/>
    <w:rsid w:val="00D22FDA"/>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BF"/>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6EF3"/>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1956"/>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158"/>
    <w:rsid w:val="00E262C3"/>
    <w:rsid w:val="00E2688B"/>
    <w:rsid w:val="00E269E7"/>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3EB1"/>
    <w:rsid w:val="00E64464"/>
    <w:rsid w:val="00E6587D"/>
    <w:rsid w:val="00E65E22"/>
    <w:rsid w:val="00E66056"/>
    <w:rsid w:val="00E6641D"/>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4180"/>
    <w:rsid w:val="00EA4E87"/>
    <w:rsid w:val="00EA55E1"/>
    <w:rsid w:val="00EA56B1"/>
    <w:rsid w:val="00EA575D"/>
    <w:rsid w:val="00EA5BC7"/>
    <w:rsid w:val="00EA5F15"/>
    <w:rsid w:val="00EA6439"/>
    <w:rsid w:val="00EA6569"/>
    <w:rsid w:val="00EA7527"/>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873C6"/>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5E02"/>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470E"/>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44670005">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682AA1-0BE2-2240-8E44-76F6D51E8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30</Pages>
  <Words>34853</Words>
  <Characters>198665</Characters>
  <Application>Microsoft Office Word</Application>
  <DocSecurity>0</DocSecurity>
  <Lines>1655</Lines>
  <Paragraphs>46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3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9</cp:revision>
  <cp:lastPrinted>2019-07-25T21:06:00Z</cp:lastPrinted>
  <dcterms:created xsi:type="dcterms:W3CDTF">2019-07-26T09:57:00Z</dcterms:created>
  <dcterms:modified xsi:type="dcterms:W3CDTF">2019-07-30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